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0CF2AA34"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02CC0746"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n 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13E558A8" w:rsidR="00600A21" w:rsidRPr="00715016" w:rsidRDefault="00715016" w:rsidP="00600A21">
      <w:r w:rsidRPr="00A72BCD">
        <w:rPr>
          <w:rStyle w:val="Heading2Char"/>
        </w:rPr>
        <w:t>Patients and Methods</w:t>
      </w:r>
      <w:r w:rsidR="00AD26F3">
        <w:t xml:space="preserve"> </w:t>
      </w:r>
      <w:r w:rsidRPr="00715016">
        <w:t xml:space="preserve">An individual patient data meta-analysis was conducted, collecting therapeutic drug monitoring data from eight published studies. A </w:t>
      </w:r>
      <w:proofErr w:type="spellStart"/>
      <w:r w:rsidRPr="00715016">
        <w:t>popPK</w:t>
      </w:r>
      <w:proofErr w:type="spellEnd"/>
      <w:r w:rsidRPr="00715016">
        <w:t xml:space="preserve"> model was developed. </w:t>
      </w:r>
      <w:r w:rsidR="00AF21AB">
        <w:t>, in</w:t>
      </w:r>
      <w:r w:rsidR="003D216C">
        <w:t xml:space="preserve"> </w:t>
      </w:r>
      <w:proofErr w:type="spellStart"/>
      <w:r w:rsidR="00AF21AB">
        <w:t>whichm</w:t>
      </w:r>
      <w:r w:rsidRPr="00715016">
        <w:t>ultiple</w:t>
      </w:r>
      <w:proofErr w:type="spellEnd"/>
      <w:r w:rsidRPr="00715016">
        <w:t xml:space="preserve"> imputation was used to handle missing</w:t>
      </w:r>
      <w:r w:rsidR="00AF21AB">
        <w:t xml:space="preserve"> covariate</w:t>
      </w:r>
      <w:r w:rsidRPr="00715016">
        <w:t xml:space="preserve"> data. Monte Carlo simulations were conducted</w:t>
      </w:r>
      <w:r w:rsidR="00537CAF">
        <w:t xml:space="preserve"> to identify</w:t>
      </w:r>
      <w:r w:rsidR="00537CAF" w:rsidRPr="00715016">
        <w:t xml:space="preserve"> </w:t>
      </w:r>
      <w:r w:rsidR="00A55E46">
        <w:t xml:space="preserve">the </w:t>
      </w:r>
      <w:r w:rsidR="00537CAF">
        <w:t>probability of</w:t>
      </w:r>
      <w:r w:rsidR="00AE08BD">
        <w:t xml:space="preserve"> attaining</w:t>
      </w:r>
      <w:r w:rsidR="00537CAF">
        <w:t xml:space="preserve"> PKPD target </w:t>
      </w:r>
      <w:r w:rsidR="000A34FA">
        <w:t>in the population</w:t>
      </w:r>
      <w:r w:rsidR="00D75C18">
        <w:t xml:space="preserve"> </w:t>
      </w:r>
      <w:r w:rsidR="00A21FE2">
        <w:t>under</w:t>
      </w:r>
      <w:r w:rsidR="00D75C18">
        <w:t xml:space="preserve"> </w:t>
      </w:r>
      <w:r w:rsidR="00D75C18" w:rsidRPr="00715016">
        <w:t>various dosing regimens</w:t>
      </w:r>
      <w:r w:rsidR="00F506D5">
        <w:t xml:space="preserve">, with 90% considered to be </w:t>
      </w:r>
      <w:r w:rsidR="00E50108">
        <w:t>clinically acceptable.</w:t>
      </w:r>
      <w:r w:rsidR="007A2909">
        <w:t xml:space="preserve"> </w:t>
      </w:r>
      <w:r w:rsidR="005B0BE9">
        <w:t xml:space="preserve">Covariates with </w:t>
      </w:r>
      <w:r w:rsidR="00BC32F0">
        <w:t xml:space="preserve">an impact on </w:t>
      </w:r>
      <w:proofErr w:type="spellStart"/>
      <w:r w:rsidR="002E2BC8">
        <w:t>achiving</w:t>
      </w:r>
      <w:proofErr w:type="spellEnd"/>
      <w:r w:rsidR="002E2BC8">
        <w:t xml:space="preserve"> </w:t>
      </w:r>
      <w:r w:rsidR="00BA6755">
        <w:t>such</w:t>
      </w:r>
      <w:r w:rsidR="00BC32F0">
        <w:t xml:space="preserve"> target</w:t>
      </w:r>
      <w:r w:rsidR="002E2BC8">
        <w:t xml:space="preserve"> in the population</w:t>
      </w:r>
      <w:r w:rsidR="00BC32F0">
        <w:t xml:space="preserve"> </w:t>
      </w:r>
      <w:r w:rsidR="002844D8">
        <w:t>were</w:t>
      </w:r>
      <w:r w:rsidR="00A529F7">
        <w:t xml:space="preserve"> considered </w:t>
      </w:r>
      <w:r w:rsidR="00374A63">
        <w:t xml:space="preserve">to be </w:t>
      </w:r>
      <w:r w:rsidR="00A529F7">
        <w:t>clinically relevant.</w:t>
      </w:r>
      <w:r w:rsidR="00CA403B">
        <w:t xml:space="preserve"> </w:t>
      </w:r>
      <w:r w:rsidR="006D75A9">
        <w:t xml:space="preserve"> </w:t>
      </w:r>
      <w:r w:rsidR="003D216C">
        <w:t xml:space="preserve"> </w:t>
      </w:r>
    </w:p>
    <w:p w14:paraId="59953139" w14:textId="7506A645" w:rsidR="00715016" w:rsidRPr="00715016" w:rsidRDefault="00715016" w:rsidP="00593CAA">
      <w:r w:rsidRPr="00A72BCD">
        <w:rPr>
          <w:rStyle w:val="Heading2Char"/>
        </w:rPr>
        <w:t>Results</w:t>
      </w:r>
      <w:r w:rsidR="004F09DA">
        <w:t> </w:t>
      </w:r>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r w:rsidR="007C1B11">
        <w:t xml:space="preserve">with </w:t>
      </w:r>
      <w:r w:rsidRPr="00715016">
        <w:t>continuous renal replacement therapy status</w:t>
      </w:r>
      <w:r w:rsidR="000A1607">
        <w:t>,</w:t>
      </w:r>
      <w:r w:rsidR="00465320">
        <w:t xml:space="preserve"> </w:t>
      </w:r>
      <w:r w:rsidR="006832B1">
        <w:t>estimated glomerular filtration rate</w:t>
      </w:r>
      <w:r w:rsidR="00A178AD">
        <w:t>,</w:t>
      </w:r>
      <w:r w:rsidR="007C1B11">
        <w:t xml:space="preserve"> </w:t>
      </w:r>
      <w:r w:rsidR="00465320">
        <w:t>and</w:t>
      </w:r>
      <w:r w:rsidRPr="00715016">
        <w:t xml:space="preserve"> body weight </w:t>
      </w:r>
      <w:r w:rsidR="007C1B11">
        <w:t>as</w:t>
      </w:r>
      <w:r w:rsidRPr="00715016">
        <w:t xml:space="preserve"> </w:t>
      </w:r>
      <w:r w:rsidR="007C1B11">
        <w:t xml:space="preserve">statistically </w:t>
      </w:r>
      <w:r w:rsidR="00542CE5">
        <w:t>significan</w:t>
      </w:r>
      <w:r w:rsidR="007C1B11">
        <w:t>t</w:t>
      </w:r>
      <w:r w:rsidR="00B916E4">
        <w:t xml:space="preserve"> </w:t>
      </w:r>
      <w:r w:rsidRPr="00715016">
        <w:t xml:space="preserve">covariates. </w:t>
      </w:r>
      <w:r w:rsidR="00552F2F">
        <w:t>In the studie</w:t>
      </w:r>
      <w:r w:rsidR="00292B48">
        <w:t>d</w:t>
      </w:r>
      <w:r w:rsidR="00552F2F">
        <w:t xml:space="preserve"> range, </w:t>
      </w:r>
      <w:r w:rsidR="006832B1" w:rsidRPr="006832B1">
        <w:t>estimated glomerular filtration rate</w:t>
      </w:r>
      <w:r w:rsidR="00552F2F">
        <w:t xml:space="preserve"> had </w:t>
      </w:r>
      <w:r w:rsidR="000E671B">
        <w:t>a</w:t>
      </w:r>
      <w:r w:rsidR="00422E95">
        <w:t xml:space="preserve"> clinically</w:t>
      </w:r>
      <w:r w:rsidR="007C1B11">
        <w:t xml:space="preserve"> </w:t>
      </w:r>
      <w:r w:rsidR="00422E95">
        <w:t xml:space="preserve">ir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04FD4C38" w:rsidR="0064343D" w:rsidRDefault="00715016" w:rsidP="00593CAA">
      <w:r w:rsidRPr="00A72BCD">
        <w:rPr>
          <w:rStyle w:val="Heading2Char"/>
        </w:rPr>
        <w:t>Conclusion</w:t>
      </w:r>
      <w:r w:rsidR="00DD6772">
        <w:t xml:space="preserve">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0E009C1D" w14:textId="77777777" w:rsidR="00534990" w:rsidRDefault="00164C4E" w:rsidP="00494DCF">
      <w:pPr>
        <w:spacing w:after="0" w:line="240" w:lineRule="auto"/>
      </w:pPr>
      <w:r w:rsidRPr="00494DCF">
        <w:rPr>
          <w:i/>
          <w:iCs/>
        </w:rPr>
        <w:t>Keywords</w:t>
      </w:r>
      <w:r>
        <w:t xml:space="preserve">: </w:t>
      </w:r>
    </w:p>
    <w:p w14:paraId="2E2FAB81" w14:textId="17CDDC0D" w:rsidR="00534990" w:rsidRDefault="00C70F62" w:rsidP="00494DCF">
      <w:pPr>
        <w:spacing w:after="0" w:line="240" w:lineRule="auto"/>
      </w:pPr>
      <w:r>
        <w:t>Fluconazole</w:t>
      </w:r>
      <w:r w:rsidR="00E420BF">
        <w:t xml:space="preserve"> </w:t>
      </w:r>
    </w:p>
    <w:p w14:paraId="2FB4A8C9" w14:textId="26BA2C6E" w:rsidR="00534990" w:rsidRDefault="00162D5F" w:rsidP="00494DCF">
      <w:pPr>
        <w:spacing w:after="0" w:line="240" w:lineRule="auto"/>
      </w:pPr>
      <w:r>
        <w:t xml:space="preserve">Population pharmacokinetics </w:t>
      </w:r>
    </w:p>
    <w:p w14:paraId="0AE44896" w14:textId="448798E9" w:rsidR="002F1914" w:rsidRDefault="002B166C" w:rsidP="003F5345">
      <w:pPr>
        <w:spacing w:after="0" w:line="240" w:lineRule="auto"/>
      </w:pPr>
      <w:r>
        <w:t>Monte Carlo</w:t>
      </w:r>
      <w:r w:rsidR="00162D5F">
        <w:t xml:space="preserve"> simulation</w:t>
      </w:r>
    </w:p>
    <w:p w14:paraId="51D583E5" w14:textId="77777777" w:rsidR="008B5274" w:rsidRDefault="002F1914" w:rsidP="003F5345">
      <w:pPr>
        <w:spacing w:after="0" w:line="240" w:lineRule="auto"/>
      </w:pPr>
      <w:r>
        <w:t>Critically ill patients</w:t>
      </w:r>
    </w:p>
    <w:p w14:paraId="7347588C" w14:textId="77777777" w:rsidR="00150BF0" w:rsidRDefault="00150BF0" w:rsidP="00150BF0">
      <w:pPr>
        <w:spacing w:after="0" w:line="240" w:lineRule="auto"/>
      </w:pPr>
      <w:r>
        <w:t>Covariate missingness</w:t>
      </w:r>
    </w:p>
    <w:p w14:paraId="5BE7FC02" w14:textId="29F2D64B" w:rsidR="0064343D" w:rsidRDefault="00163A01" w:rsidP="00494DCF">
      <w:pPr>
        <w:spacing w:after="0" w:line="240" w:lineRule="auto"/>
      </w:pPr>
      <w:r>
        <w:t>Multiple imputation</w:t>
      </w:r>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r w:rsidRPr="00E03B11">
        <w:lastRenderedPageBreak/>
        <w:t>Introduction</w:t>
      </w:r>
    </w:p>
    <w:p w14:paraId="30EFE36F" w14:textId="757B27BE"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10B0AC06"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506EB828"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1300AC">
        <w:rPr>
          <w:i/>
          <w:iCs/>
          <w:rPrChange w:id="2" w:author="Isabel Spriet" w:date="2024-01-19T10:12:00Z">
            <w:rPr/>
          </w:rPrChange>
        </w:rPr>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commentRangeStart w:id="3"/>
      <w:commentRangeStart w:id="4"/>
      <w:commentRangeStart w:id="5"/>
      <w:r w:rsidR="00F501E5" w:rsidRPr="00E03B11">
        <w:t>Fluconazole-</w:t>
      </w:r>
      <w:del w:id="6" w:author="My Luong Vuong" w:date="2024-01-30T16:03:00Z">
        <w:r w:rsidR="00E41689" w:rsidRPr="00E03B11" w:rsidDel="00E46D8A">
          <w:delText xml:space="preserve">related </w:delText>
        </w:r>
      </w:del>
      <w:ins w:id="7" w:author="My Luong Vuong" w:date="2024-01-30T16:03:00Z">
        <w:r w:rsidR="00E46D8A">
          <w:t>induced</w:t>
        </w:r>
        <w:r w:rsidR="00E46D8A" w:rsidRPr="00E03B11">
          <w:t xml:space="preserve"> </w:t>
        </w:r>
      </w:ins>
      <w:ins w:id="8" w:author="My Luong Vuong" w:date="2024-01-30T16:00:00Z">
        <w:r w:rsidR="00223BD5">
          <w:t>hepato</w:t>
        </w:r>
      </w:ins>
      <w:r w:rsidR="00E41689" w:rsidRPr="00E03B11">
        <w:t xml:space="preserve">toxicity </w:t>
      </w:r>
      <w:ins w:id="9" w:author="My Luong Vuong" w:date="2024-01-30T16:03:00Z">
        <w:r w:rsidR="0003626F">
          <w:t>is estimated to be very low and non-dose-dependent</w:t>
        </w:r>
      </w:ins>
      <w:r w:rsidR="00066A79">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 </w:instrText>
      </w:r>
      <w:r w:rsidR="00E305CF">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DATA </w:instrText>
      </w:r>
      <w:r w:rsidR="00E305CF">
        <w:fldChar w:fldCharType="end"/>
      </w:r>
      <w:r w:rsidR="00066A79">
        <w:fldChar w:fldCharType="separate"/>
      </w:r>
      <w:r w:rsidR="00E305CF">
        <w:rPr>
          <w:noProof/>
        </w:rPr>
        <w:t> [9, 10]</w:t>
      </w:r>
      <w:r w:rsidR="00066A79">
        <w:fldChar w:fldCharType="end"/>
      </w:r>
      <w:ins w:id="10" w:author="My Luong Vuong" w:date="2024-01-30T16:06:00Z">
        <w:r w:rsidR="00E305CF">
          <w:t>.</w:t>
        </w:r>
      </w:ins>
      <w:ins w:id="11" w:author="My Luong Vuong" w:date="2024-01-30T16:03:00Z">
        <w:r w:rsidR="0003626F">
          <w:t xml:space="preserve"> </w:t>
        </w:r>
      </w:ins>
      <w:ins w:id="12" w:author="My Luong Vuong" w:date="2024-01-30T16:07:00Z">
        <w:r w:rsidR="008779EB">
          <w:t>On the other hand, c</w:t>
        </w:r>
        <w:r w:rsidR="000A4196">
          <w:t xml:space="preserve">oncentration-dependent </w:t>
        </w:r>
      </w:ins>
      <w:ins w:id="13" w:author="My Luong Vuong" w:date="2024-01-30T16:08:00Z">
        <w:r w:rsidR="0092480F">
          <w:t>toxicity related to fluconazole</w:t>
        </w:r>
      </w:ins>
      <w:ins w:id="14" w:author="My Luong Vuong" w:date="2024-01-30T16:07:00Z">
        <w:r w:rsidR="000A4196">
          <w:t xml:space="preserve"> </w:t>
        </w:r>
      </w:ins>
      <w:r w:rsidR="004A2530">
        <w:t xml:space="preserve">has </w:t>
      </w:r>
      <w:del w:id="15" w:author="My Luong Vuong" w:date="2024-01-30T16:07:00Z">
        <w:r w:rsidR="004A2530" w:rsidDel="00BF5670">
          <w:delText xml:space="preserve">only </w:delText>
        </w:r>
      </w:del>
      <w:r w:rsidR="004A2530">
        <w:t>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DATA </w:instrText>
      </w:r>
      <w:r w:rsidR="00066A79">
        <w:fldChar w:fldCharType="end"/>
      </w:r>
      <w:r w:rsidR="0034755E" w:rsidRPr="00E03B11">
        <w:fldChar w:fldCharType="separate"/>
      </w:r>
      <w:r w:rsidR="00066A79">
        <w:rPr>
          <w:noProof/>
        </w:rPr>
        <w:t> [11, 12]</w:t>
      </w:r>
      <w:r w:rsidR="0034755E" w:rsidRPr="00E03B11">
        <w:fldChar w:fldCharType="end"/>
      </w:r>
      <w:commentRangeEnd w:id="3"/>
      <w:r w:rsidR="001300AC">
        <w:rPr>
          <w:rStyle w:val="CommentReference"/>
        </w:rPr>
        <w:commentReference w:id="3"/>
      </w:r>
      <w:commentRangeEnd w:id="4"/>
      <w:r w:rsidR="00DB1077">
        <w:rPr>
          <w:rStyle w:val="CommentReference"/>
        </w:rPr>
        <w:commentReference w:id="4"/>
      </w:r>
      <w:commentRangeEnd w:id="5"/>
      <w:r w:rsidR="00465DC3">
        <w:rPr>
          <w:rStyle w:val="CommentReference"/>
        </w:rPr>
        <w:commentReference w:id="5"/>
      </w:r>
      <w:r w:rsidR="00182E91">
        <w:t>.</w:t>
      </w:r>
    </w:p>
    <w:p w14:paraId="02E83417" w14:textId="1E11C951"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in those with</w:t>
      </w:r>
      <w:r w:rsidR="001300AC">
        <w:t xml:space="preserve"> a</w:t>
      </w:r>
      <w:r w:rsidR="00153138" w:rsidRPr="00E03B11">
        <w:t xml:space="preserve">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F3479A">
        <w:fldChar w:fldCharType="separate"/>
      </w:r>
      <w:r w:rsidR="00066A79">
        <w:rPr>
          <w:noProof/>
        </w:rPr>
        <w:t> [13]</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DATA </w:instrText>
      </w:r>
      <w:r w:rsidR="00066A79">
        <w:fldChar w:fldCharType="end"/>
      </w:r>
      <w:r w:rsidR="0062765C" w:rsidRPr="00E03B11">
        <w:fldChar w:fldCharType="separate"/>
      </w:r>
      <w:r w:rsidR="00066A79">
        <w:rPr>
          <w:noProof/>
        </w:rPr>
        <w:t> [13-16]</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p>
    <w:p w14:paraId="04DDA19B" w14:textId="40443B0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eight published studies</w:t>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w:t>
      </w:r>
      <w:r w:rsidR="0078287A" w:rsidRPr="00E03B11">
        <w:lastRenderedPageBreak/>
        <w:t xml:space="preserve">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proofErr w:type="spellStart"/>
      <w:r w:rsidR="00C76402" w:rsidRPr="00D57E3D">
        <w:rPr>
          <w:color w:val="000000"/>
        </w:rPr>
        <w:t>adequate</w:t>
      </w:r>
      <w:del w:id="16" w:author="Isabel Spriet" w:date="2024-01-19T10:15:00Z">
        <w:r w:rsidR="00C76402" w:rsidDel="001300AC">
          <w:rPr>
            <w:color w:val="000000"/>
          </w:rPr>
          <w:delText>,</w:delText>
        </w:r>
        <w:r w:rsidR="00C76402" w:rsidRPr="00D57E3D" w:rsidDel="001300AC">
          <w:rPr>
            <w:color w:val="000000"/>
          </w:rPr>
          <w:delText xml:space="preserve"> </w:delText>
        </w:r>
      </w:del>
      <w:r w:rsidR="00D57E3D">
        <w:rPr>
          <w:color w:val="000000"/>
        </w:rPr>
        <w:t>ICU</w:t>
      </w:r>
      <w:proofErr w:type="spellEnd"/>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01557D5E" w:rsidR="00914769" w:rsidRPr="00E03B11" w:rsidRDefault="006B0FCA" w:rsidP="00593CAA">
      <w:bookmarkStart w:id="17" w:name="_Hlk136852279"/>
      <w:r w:rsidRPr="006B0FCA">
        <w:t xml:space="preserve">Medical centres that had published data on plasma concentrations of intravenous (IV) fluconazole </w:t>
      </w:r>
      <w:r w:rsidR="001300AC">
        <w:t>obtained in</w:t>
      </w:r>
      <w:r w:rsidR="001300AC" w:rsidRPr="006B0FCA">
        <w:t xml:space="preserve"> </w:t>
      </w:r>
      <w:r w:rsidRPr="006B0FCA">
        <w:t>patients admitted to the intensive care unit (ICU) have been identified</w:t>
      </w:r>
      <w:r w:rsidR="00860916">
        <w:t xml:space="preserve"> through a</w:t>
      </w:r>
      <w:r w:rsidRPr="006B0FCA">
        <w:t xml:space="preserve"> PubMed</w:t>
      </w:r>
      <w:r w:rsidR="00860916">
        <w:t xml:space="preserve"> search</w:t>
      </w:r>
      <w:r w:rsidRPr="006B0FCA">
        <w:t xml:space="preserve"> from </w:t>
      </w:r>
      <w:commentRangeStart w:id="18"/>
      <w:commentRangeStart w:id="19"/>
      <w:r w:rsidRPr="006B0FCA">
        <w:t xml:space="preserve">inception to </w:t>
      </w:r>
      <w:r w:rsidR="00AD7C11">
        <w:t>October </w:t>
      </w:r>
      <w:commentRangeEnd w:id="18"/>
      <w:commentRangeEnd w:id="19"/>
      <w:r w:rsidR="00AD7C11" w:rsidRPr="006B0FCA">
        <w:t>202</w:t>
      </w:r>
      <w:r w:rsidR="00AD7C11">
        <w:t>2</w:t>
      </w:r>
      <w:r w:rsidR="001300AC">
        <w:rPr>
          <w:rStyle w:val="CommentReference"/>
        </w:rPr>
        <w:commentReference w:id="18"/>
      </w:r>
      <w:r w:rsidR="00D3510F">
        <w:rPr>
          <w:rStyle w:val="CommentReference"/>
        </w:rPr>
        <w:commentReference w:id="19"/>
      </w:r>
      <w:r w:rsidRPr="006B0FCA">
        <w:t xml:space="preserve">.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w:t>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w:t>
      </w:r>
      <w:r w:rsidR="001300AC">
        <w:t xml:space="preserve"> original</w:t>
      </w:r>
      <w:r w:rsidR="00DB57AB" w:rsidRPr="00DB57AB">
        <w:t xml:space="preserve"> stud</w:t>
      </w:r>
      <w:r w:rsidR="00DB57AB">
        <w:t>ies</w:t>
      </w:r>
      <w:r w:rsidR="00DB57AB" w:rsidRPr="00DB57AB">
        <w:t xml:space="preserve"> in compliance </w:t>
      </w:r>
      <w:r w:rsidR="001300AC">
        <w:t xml:space="preserve">with </w:t>
      </w:r>
      <w:r w:rsidR="00DB57AB" w:rsidRPr="00DB57AB">
        <w:t>approval of the (local) Ethics Committee</w:t>
      </w:r>
      <w:r w:rsidR="001538AA">
        <w:t>s</w:t>
      </w:r>
      <w:r w:rsidR="00DB57AB" w:rsidRPr="00DB57AB">
        <w:t>.</w:t>
      </w:r>
    </w:p>
    <w:bookmarkEnd w:id="17"/>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20"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000000" w:rsidP="00E056FD">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m:t>
        </m:r>
        <m:r>
          <m:rPr>
            <m:nor/>
          </m:rPr>
          <w:rPr>
            <w:rFonts w:ascii="Cambria Math"/>
          </w:rPr>
          <m:t xml:space="preserve"> </m:t>
        </m:r>
        <m:sSub>
          <m:sSubPr>
            <m:ctrlPr>
              <w:rPr>
                <w:rFonts w:ascii="Cambria Math" w:hAnsi="Cambria Math"/>
                <w:i/>
              </w:rPr>
            </m:ctrlPr>
          </m:sSubPr>
          <m:e>
            <m:r>
              <m:rPr>
                <m:nor/>
              </m:rPr>
              <m:t>Vc</m:t>
            </m:r>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788B69CF"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066A79">
        <w:instrText xml:space="preserve"> ADDIN EN.CITE &lt;EndNote&gt;&lt;Cite&gt;&lt;Author&gt;Jonsson&lt;/Author&gt;&lt;Year&gt;1998&lt;/Year&gt;&lt;RecNum&gt;36&lt;/RecNum&gt;&lt;DisplayText&gt; [17]&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066A79">
        <w:rPr>
          <w:noProof/>
        </w:rPr>
        <w:t> [17]</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066A79">
        <w:rPr>
          <w:noProof/>
        </w:rPr>
        <w:t> [18]</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066A7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066A79">
        <w:rPr>
          <w:noProof/>
        </w:rPr>
        <w:t> [19]</w:t>
      </w:r>
      <w:r w:rsidR="008D03C5" w:rsidRPr="00E03B11">
        <w:fldChar w:fldCharType="end"/>
      </w:r>
      <w:r w:rsidR="00500B92">
        <w:t>)</w:t>
      </w:r>
      <w:r w:rsidR="005B5642">
        <w:t>.</w:t>
      </w:r>
    </w:p>
    <w:p w14:paraId="66F7F3EF" w14:textId="39B4962B" w:rsidR="00A7137D" w:rsidRDefault="00E32996">
      <w:r w:rsidRPr="0012059F">
        <w:lastRenderedPageBreak/>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066A79">
        <w:rPr>
          <w:noProof/>
        </w:rPr>
        <w:t> [20]</w:t>
      </w:r>
      <w:r w:rsidRPr="0012059F">
        <w:fldChar w:fldCharType="end"/>
      </w:r>
      <w:r w:rsidR="00A7137D">
        <w:t>, exemplified as follows:</w:t>
      </w:r>
    </w:p>
    <w:p w14:paraId="283FF6F2" w14:textId="2730A7DD" w:rsidR="00A7137D" w:rsidRPr="00A7137D" w:rsidRDefault="00000000" w:rsidP="0003308C">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 </m:t>
        </m:r>
        <m:sSub>
          <m:sSubPr>
            <m:ctrlPr>
              <w:rPr>
                <w:rFonts w:ascii="Cambria Math" w:hAnsi="Cambria Math"/>
                <w:i/>
              </w:rPr>
            </m:ctrlPr>
          </m:sSubPr>
          <m:e>
            <m:r>
              <m:rPr>
                <m:nor/>
              </m:rPr>
              <m:t>Vc</m:t>
            </m:r>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m:r>
                          <m:rPr>
                            <m:nor/>
                          </m:rPr>
                          <m:t>i</m:t>
                        </m:r>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20"/>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7A1C23FB" w:rsidR="00A91C50" w:rsidRPr="00E03B11" w:rsidRDefault="00096005" w:rsidP="00593CAA">
      <w:bookmarkStart w:id="21"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066A79">
        <w:rPr>
          <w:noProof/>
        </w:rPr>
        <w:t> [21]</w:t>
      </w:r>
      <w:r w:rsidR="003F7970">
        <w:fldChar w:fldCharType="end"/>
      </w:r>
      <w:r w:rsidR="00EB2800">
        <w:t>.</w:t>
      </w:r>
      <w:r w:rsidR="00066B6E">
        <w:t xml:space="preserve"> </w:t>
      </w:r>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w:t>
      </w:r>
      <w:r w:rsidR="00FA0E43"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066A79">
        <w:rPr>
          <w:noProof/>
        </w:rPr>
        <w:t> [21]</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066A79">
        <w:rPr>
          <w:noProof/>
        </w:rPr>
        <w:t> [21]</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r w:rsidR="00C07FA3" w:rsidRPr="00E03B11">
        <w:t xml:space="preserve"> </w:t>
      </w:r>
      <w:r w:rsidR="00D779EC" w:rsidRPr="00E03B11">
        <w:t>M</w:t>
      </w:r>
      <w:r w:rsidR="00F478FC" w:rsidRPr="00E03B11">
        <w:t>ultipl</w:t>
      </w:r>
      <w:r w:rsidR="00F74A6C">
        <w:t>e</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066A79">
        <w:rPr>
          <w:noProof/>
        </w:rPr>
        <w:t> [21]</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066A79">
        <w:rPr>
          <w:noProof/>
        </w:rPr>
        <w:t> [21]</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066A79">
        <w:instrText xml:space="preserve"> ADDIN EN.CITE &lt;EndNote&gt;&lt;Cite&gt;&lt;Author&gt;Hosmer&lt;/Author&gt;&lt;Year&gt;2008&lt;/Year&gt;&lt;RecNum&gt;29&lt;/RecNum&gt;&lt;DisplayText&gt; [22]&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066A79">
        <w:rPr>
          <w:noProof/>
        </w:rPr>
        <w:t> [22]</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066A79">
        <w:rPr>
          <w:noProof/>
        </w:rPr>
        <w:t> [21]</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066A79">
        <w:rPr>
          <w:noProof/>
        </w:rPr>
        <w:t> [21]</w:t>
      </w:r>
      <w:r w:rsidR="00013EF8" w:rsidRPr="00E03B11">
        <w:fldChar w:fldCharType="end"/>
      </w:r>
      <w:r w:rsidR="00AF0DD2">
        <w:t>.</w:t>
      </w:r>
    </w:p>
    <w:bookmarkEnd w:id="21"/>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6AFE6D31" w:rsidR="008A26BD" w:rsidRPr="00E03B11" w:rsidRDefault="008A26BD" w:rsidP="00593CAA">
      <w:bookmarkStart w:id="22"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xml:space="preserve">) plots </w:t>
      </w:r>
      <w:r w:rsidRPr="00E03B11">
        <w:lastRenderedPageBreak/>
        <w:t>(n</w:t>
      </w:r>
      <w:r w:rsidR="00FD3AE8">
        <w:t> </w:t>
      </w:r>
      <w:r w:rsidRPr="00E03B11">
        <w:t>=</w:t>
      </w:r>
      <w:r w:rsidR="00FD3AE8">
        <w:t> </w:t>
      </w:r>
      <w:r w:rsidRPr="00E03B11">
        <w:t>1000 simulations) were used</w:t>
      </w:r>
      <w:r w:rsidR="004F5934"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066A79">
        <w:rPr>
          <w:noProof/>
        </w:rPr>
        <w:t> [20]</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066A79">
        <w:rPr>
          <w:noProof/>
        </w:rPr>
        <w:t> [20]</w:t>
      </w:r>
      <w:r w:rsidR="00FA6FCA" w:rsidRPr="00E03B11">
        <w:fldChar w:fldCharType="end"/>
      </w:r>
      <w:r w:rsidR="00EA472F">
        <w:t>.</w:t>
      </w:r>
    </w:p>
    <w:bookmarkEnd w:id="22"/>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23" w:name="_Hlk136861976"/>
      <w:r w:rsidRPr="00344E1F">
        <w:rPr>
          <w:rFonts w:eastAsia="Times New Roman"/>
        </w:rPr>
        <w:t>Selecting dosing regimens for testing</w:t>
      </w:r>
    </w:p>
    <w:p w14:paraId="41370DBA" w14:textId="18948598" w:rsidR="00653711" w:rsidRDefault="00F21274" w:rsidP="00593CAA">
      <w:bookmarkStart w:id="24" w:name="_Hlk136861998"/>
      <w:bookmarkEnd w:id="23"/>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25" w:name="_Hlk136862017"/>
      <w:bookmarkEnd w:id="24"/>
      <w:r w:rsidRPr="00CA5A80">
        <w:rPr>
          <w:rFonts w:eastAsia="Times New Roman"/>
        </w:rPr>
        <w:t>Criteria for evaluating dosing regimens</w:t>
      </w:r>
    </w:p>
    <w:p w14:paraId="7218710E" w14:textId="6DF730BC"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r w:rsidR="00066A79">
        <w:rPr>
          <w:vertAlign w:val="superscript"/>
        </w:rPr>
        <w:instrText xml:space="preserve"> ADDIN EN.CITE &lt;EndNote&gt;&lt;Cite&gt;&lt;Author&gt;Committee for Medicinal Products for Human Use (CHMP)&lt;/Author&gt;&lt;Year&gt;2016&lt;/Year&gt;&lt;RecNum&gt;32&lt;/RecNum&gt;&lt;DisplayText&gt; [2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Pr>
          <w:vertAlign w:val="superscript"/>
        </w:rPr>
        <w:fldChar w:fldCharType="separate"/>
      </w:r>
      <w:r w:rsidR="00066A79">
        <w:rPr>
          <w:noProof/>
          <w:vertAlign w:val="superscript"/>
        </w:rPr>
        <w:t> [23]</w:t>
      </w:r>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69454632" w14:textId="4988C0D2" w:rsidR="007E3AB8" w:rsidRDefault="00EB4685" w:rsidP="007E3AB8">
      <w:r w:rsidRPr="00E03B11">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w:t>
      </w:r>
      <w:r w:rsidR="00D313FF">
        <w:t>×</w:t>
      </w:r>
      <w:r w:rsidR="004F6CBB" w:rsidRPr="00E03B11">
        <w:t>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w:t>
      </w:r>
      <w:r w:rsidR="00493409">
        <w:t>×</w:t>
      </w:r>
      <w:r w:rsidR="00D803BD" w:rsidRPr="00E03B11">
        <w:t>h</w:t>
      </w:r>
      <w:proofErr w:type="spellEnd"/>
      <w:r w:rsidR="00D803BD" w:rsidRPr="00E03B11">
        <w:t>/L</w:t>
      </w:r>
      <w:r w:rsidR="00C12AF2">
        <w:t xml:space="preserve"> was also explored </w:t>
      </w:r>
      <w:r w:rsidR="00961162">
        <w:t xml:space="preserve">to account for </w:t>
      </w:r>
      <w:commentRangeStart w:id="26"/>
      <w:commentRangeStart w:id="27"/>
      <w:r w:rsidR="00F95F0A">
        <w:t xml:space="preserve">“susceptible, </w:t>
      </w:r>
      <w:r w:rsidR="00870310">
        <w:lastRenderedPageBreak/>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 </w:t>
      </w:r>
      <w:r w:rsidR="00134566">
        <w:t>MIC of 4 mg/L)</w:t>
      </w:r>
      <w:r w:rsidR="00C12AF2">
        <w:t>.</w:t>
      </w:r>
      <w:r w:rsidR="000C7DB8">
        <w:t xml:space="preserve"> </w:t>
      </w:r>
      <w:commentRangeEnd w:id="26"/>
      <w:r w:rsidR="00DB1077">
        <w:rPr>
          <w:rStyle w:val="CommentReference"/>
        </w:rPr>
        <w:commentReference w:id="26"/>
      </w:r>
      <w:commentRangeEnd w:id="27"/>
      <w:r w:rsidR="00E13F84">
        <w:rPr>
          <w:rStyle w:val="CommentReference"/>
        </w:rPr>
        <w:commentReference w:id="27"/>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MTEsIDE1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1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4F6CBB" w:rsidRPr="00E03B11">
        <w:fldChar w:fldCharType="separate"/>
      </w:r>
      <w:r w:rsidR="00066A79">
        <w:rPr>
          <w:noProof/>
        </w:rPr>
        <w:t> [11, 15]</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2924CB8"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066A79">
        <w:instrText xml:space="preserve"> ADDIN EN.CITE &lt;EndNote&gt;&lt;Cite&gt;&lt;Author&gt;Ramachandran&lt;/Author&gt;&lt;Year&gt;2021&lt;/Year&gt;&lt;RecNum&gt;47&lt;/RecNum&gt;&lt;DisplayText&gt; [24]&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066A79">
        <w:rPr>
          <w:noProof/>
        </w:rPr>
        <w:t> [24]</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25"/>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28A41ACD" w:rsidR="00110745" w:rsidRDefault="00412F80" w:rsidP="00593CAA">
      <w:pPr>
        <w:rPr>
          <w:b/>
          <w:bCs/>
          <w:sz w:val="28"/>
          <w:szCs w:val="28"/>
        </w:rPr>
      </w:pPr>
      <w:bookmarkStart w:id="28"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066A79">
        <w:instrText xml:space="preserve"> ADDIN EN.CITE &lt;EndNote&gt;&lt;Cite&gt;&lt;Author&gt;Buuren&lt;/Author&gt;&lt;Year&gt;2018&lt;/Year&gt;&lt;RecNum&gt;26&lt;/RecNum&gt;&lt;DisplayText&gt; [21, 25]&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066A79">
        <w:rPr>
          <w:noProof/>
        </w:rPr>
        <w:t> [21, 25]</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066A79">
        <w:instrText xml:space="preserve"> ADDIN EN.CITE &lt;EndNote&gt;&lt;Cite&gt;&lt;Author&gt;Keizer&lt;/Author&gt;&lt;Year&gt;2013&lt;/Year&gt;&lt;RecNum&gt;35&lt;/RecNum&gt;&lt;DisplayText&gt; [26]&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066A79">
        <w:rPr>
          <w:noProof/>
        </w:rPr>
        <w:t> [26]</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28"/>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13F59754" w:rsidR="00BF6CF3" w:rsidRPr="00E05CF4" w:rsidRDefault="00BF6CF3" w:rsidP="00593CAA">
      <w:bookmarkStart w:id="29"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DATA </w:instrText>
      </w:r>
      <w:r w:rsidR="00066A79">
        <w:fldChar w:fldCharType="end"/>
      </w:r>
      <w:r w:rsidRPr="00E03B11">
        <w:fldChar w:fldCharType="separate"/>
      </w:r>
      <w:r w:rsidR="00066A79">
        <w:rPr>
          <w:noProof/>
        </w:rPr>
        <w:t> [13-16, 27-30]</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commentRangeStart w:id="30"/>
      <w:commentRangeStart w:id="31"/>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w:t>
      </w:r>
      <w:r w:rsidR="00682AD7">
        <w:t>when off</w:t>
      </w:r>
      <w:r w:rsidR="007452AC">
        <w:t xml:space="preserve"> 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commentRangeEnd w:id="30"/>
      <w:r w:rsidR="00DB1077">
        <w:rPr>
          <w:rStyle w:val="CommentReference"/>
        </w:rPr>
        <w:commentReference w:id="30"/>
      </w:r>
      <w:commentRangeEnd w:id="31"/>
      <w:r w:rsidR="001C0D9F">
        <w:rPr>
          <w:rStyle w:val="CommentReference"/>
        </w:rPr>
        <w:commentReference w:id="31"/>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r w:rsidR="00AA674D">
        <w:t>19</w:t>
      </w:r>
      <w:r w:rsidR="006E7BDC">
        <w:t>.</w:t>
      </w:r>
      <w:r w:rsidR="00AA674D">
        <w:t>2</w:t>
      </w:r>
      <w:r w:rsidR="006E7BDC">
        <w:t xml:space="preserve">% of </w:t>
      </w:r>
      <w:r w:rsidR="00EE279B">
        <w:t xml:space="preserve">the </w:t>
      </w:r>
      <w:r w:rsidR="006E7BDC">
        <w:t xml:space="preserve">patients were on </w:t>
      </w:r>
      <w:commentRangeStart w:id="32"/>
      <w:commentRangeStart w:id="33"/>
      <w:commentRangeStart w:id="34"/>
      <w:r w:rsidR="006E7BDC">
        <w:t xml:space="preserve">CRRT </w:t>
      </w:r>
      <w:commentRangeEnd w:id="32"/>
      <w:r w:rsidR="00DB1077">
        <w:rPr>
          <w:rStyle w:val="CommentReference"/>
        </w:rPr>
        <w:commentReference w:id="32"/>
      </w:r>
      <w:commentRangeEnd w:id="33"/>
      <w:r w:rsidR="00DB1077">
        <w:rPr>
          <w:rStyle w:val="CommentReference"/>
        </w:rPr>
        <w:commentReference w:id="33"/>
      </w:r>
      <w:commentRangeEnd w:id="34"/>
      <w:r w:rsidR="00752720">
        <w:rPr>
          <w:rStyle w:val="CommentReference"/>
        </w:rPr>
        <w:commentReference w:id="34"/>
      </w:r>
      <w:r w:rsidR="006E7BDC">
        <w:t>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29"/>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35"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proofErr w:type="spellStart"/>
      <w:r w:rsidR="001169E0">
        <w:t>Vc</w:t>
      </w:r>
      <w:proofErr w:type="spellEnd"/>
      <w:r w:rsidRPr="00536DB6">
        <w:t xml:space="preserve"> and </w:t>
      </w:r>
      <w:proofErr w:type="spellStart"/>
      <w:r w:rsidRPr="00536DB6">
        <w:t>eGFR</w:t>
      </w:r>
      <w:r w:rsidRPr="00A72BCD">
        <w:rPr>
          <w:vertAlign w:val="subscript"/>
        </w:rPr>
        <w:t>CKD</w:t>
      </w:r>
      <w:proofErr w:type="spellEnd"/>
      <w:r w:rsidRPr="00A72BCD">
        <w:rPr>
          <w:vertAlign w:val="subscript"/>
        </w:rPr>
        <w:t>-EPI</w:t>
      </w:r>
      <w:r w:rsidRPr="00536DB6">
        <w:t xml:space="preserve"> on </w:t>
      </w:r>
      <w:proofErr w:type="spellStart"/>
      <w:r w:rsidRPr="00536DB6">
        <w:t>CL</w:t>
      </w:r>
      <w:r w:rsidRPr="00A72BCD">
        <w:rPr>
          <w:vertAlign w:val="subscript"/>
        </w:rPr>
        <w:t>o</w:t>
      </w:r>
      <w:r w:rsidR="001169E0">
        <w:rPr>
          <w:vertAlign w:val="subscript"/>
        </w:rPr>
        <w:t>ff</w:t>
      </w:r>
      <w:proofErr w:type="spellEnd"/>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w:t>
      </w:r>
      <w:proofErr w:type="spellStart"/>
      <w:r w:rsidR="001169E0">
        <w:t>popPK</w:t>
      </w:r>
      <w:proofErr w:type="spellEnd"/>
      <w:r w:rsidR="001169E0">
        <w:t xml:space="preserve">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000000" w:rsidP="00FD4FB7">
      <w:pPr>
        <w:tabs>
          <w:tab w:val="right" w:pos="9026"/>
        </w:tabs>
        <w:ind w:left="567"/>
        <w:rPr>
          <w:rFonts w:eastAsiaTheme="minorEastAsia"/>
        </w:rPr>
      </w:pPr>
      <m:oMath>
        <m:sSub>
          <m:sSubPr>
            <m:ctrlPr>
              <w:rPr>
                <w:rFonts w:ascii="Cambria Math" w:hAnsi="Cambria Math"/>
                <w:i/>
              </w:rPr>
            </m:ctrlPr>
          </m:sSubPr>
          <m:e>
            <m:r>
              <m:rPr>
                <m:nor/>
              </m:rPr>
              <m:t>Vc</m:t>
            </m:r>
          </m:e>
          <m:sub>
            <m:r>
              <m:rPr>
                <m:nor/>
              </m:rPr>
              <w:rPr>
                <w:i/>
              </w:rPr>
              <m:t>i</m:t>
            </m:r>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m:r>
                          <m:rPr>
                            <m:nor/>
                          </m:rPr>
                          <w:rPr>
                            <w:i/>
                            <w:iCs/>
                          </w:rPr>
                          <m:t>i</m:t>
                        </m:r>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000000"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CRRT,</m:t>
            </m:r>
            <m:r>
              <m:rPr>
                <m:nor/>
              </m:rPr>
              <w:rPr>
                <w:i/>
                <w:iCs/>
              </w:rPr>
              <m:t>i</m:t>
            </m:r>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EPI,</m:t>
                        </m:r>
                        <m:r>
                          <m:rPr>
                            <m:nor/>
                          </m:rPr>
                          <w:rPr>
                            <w:i/>
                            <w:iCs/>
                          </w:rPr>
                          <m:t>i</m:t>
                        </m:r>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75C4B51B"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r w:rsidR="00DB1077">
        <w:t xml:space="preserve">, i.e.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35"/>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7025F2CF" w:rsidR="004B1B5C" w:rsidRDefault="006A7564" w:rsidP="00593CAA">
      <w:bookmarkStart w:id="36" w:name="_Hlk136862153"/>
      <w:r>
        <w:t>The</w:t>
      </w:r>
      <w:r w:rsidR="00FA0D97">
        <w:t xml:space="preserve"> statistically significant effect of</w:t>
      </w:r>
      <w:r>
        <w:t xml:space="preserve"> </w:t>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fluconazole</w:t>
      </w:r>
      <w:ins w:id="37" w:author="My Luong Vuong" w:date="2024-01-30T23:29:00Z">
        <w:r w:rsidR="00E11CFE">
          <w:t xml:space="preserve"> </w:t>
        </w:r>
        <w:r w:rsidR="00E11CFE" w:rsidRPr="00C47D23">
          <w:rPr>
            <w:i/>
            <w:iCs/>
            <w:color w:val="auto"/>
          </w:rPr>
          <w:t>f</w:t>
        </w:r>
        <w:r w:rsidR="00E11CFE" w:rsidRPr="00C47D23">
          <w:rPr>
            <w:color w:val="auto"/>
          </w:rPr>
          <w:t>AUC</w:t>
        </w:r>
        <w:r w:rsidR="00E11CFE" w:rsidRPr="00C47D23">
          <w:rPr>
            <w:color w:val="auto"/>
            <w:vertAlign w:val="subscript"/>
          </w:rPr>
          <w:t>0-24</w:t>
        </w:r>
        <w:r w:rsidR="00E11CFE" w:rsidRPr="00C47D23">
          <w:rPr>
            <w:color w:val="auto"/>
          </w:rPr>
          <w:t xml:space="preserve"> </w:t>
        </w:r>
        <w:r w:rsidR="00E11CFE">
          <w:rPr>
            <w:color w:val="auto"/>
          </w:rPr>
          <w:t>2</w:t>
        </w:r>
        <w:r w:rsidR="00E11CFE" w:rsidRPr="00C47D23">
          <w:rPr>
            <w:color w:val="auto"/>
          </w:rPr>
          <w:t xml:space="preserve">00 </w:t>
        </w:r>
        <w:proofErr w:type="spellStart"/>
        <w:r w:rsidR="00E11CFE" w:rsidRPr="00C47D23">
          <w:rPr>
            <w:color w:val="auto"/>
          </w:rPr>
          <w:t>mg×h</w:t>
        </w:r>
        <w:proofErr w:type="spellEnd"/>
        <w:r w:rsidR="00E11CFE" w:rsidRPr="00C47D23">
          <w:rPr>
            <w:color w:val="auto"/>
          </w:rPr>
          <w:t>/L</w:t>
        </w:r>
      </w:ins>
      <w:r w:rsidR="00992848">
        <w:t xml:space="preserve"> </w:t>
      </w:r>
      <w:r w:rsidR="003F6314">
        <w:t>PTA</w:t>
      </w:r>
      <w:del w:id="38" w:author="My Luong Vuong" w:date="2024-01-30T23:29:00Z">
        <w:r w:rsidR="00F83870" w:rsidDel="00E11CFE">
          <w:delText xml:space="preserve"> </w:delText>
        </w:r>
      </w:del>
      <w:ins w:id="39" w:author="My Luong Vuong" w:date="2024-01-30T23:29:00Z">
        <w:r w:rsidR="00E11CFE">
          <w:t xml:space="preserve"> </w:t>
        </w:r>
      </w:ins>
      <w:r w:rsidR="00F83870">
        <w:t>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w:t>
      </w:r>
      <w:ins w:id="40" w:author="My Luong Vuong" w:date="2024-01-26T17:36:00Z">
        <w:r w:rsidR="002D791B">
          <w:t xml:space="preserve"> </w:t>
        </w:r>
      </w:ins>
      <w:del w:id="41" w:author="My Luong Vuong" w:date="2024-01-26T17:37:00Z">
        <w:r w:rsidR="004B1B5C" w:rsidRPr="004B1B5C" w:rsidDel="00F64DB8">
          <w:delText xml:space="preserve"> </w:delText>
        </w:r>
      </w:del>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commentRangeStart w:id="42"/>
      <w:commentRangeStart w:id="43"/>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540308" w:rsidRPr="00C47D23">
        <w:rPr>
          <w:color w:val="auto"/>
        </w:rPr>
        <w:fldChar w:fldCharType="separate"/>
      </w:r>
      <w:r w:rsidR="00F20F50">
        <w:rPr>
          <w:noProof/>
          <w:color w:val="auto"/>
        </w:rPr>
        <w:t> [8]</w:t>
      </w:r>
      <w:r w:rsidR="00540308" w:rsidRPr="00C47D23">
        <w:rPr>
          <w:color w:val="auto"/>
        </w:rPr>
        <w:fldChar w:fldCharType="end"/>
      </w:r>
      <w:commentRangeEnd w:id="42"/>
      <w:r w:rsidR="009B1E00">
        <w:rPr>
          <w:rStyle w:val="CommentReference"/>
        </w:rPr>
        <w:commentReference w:id="42"/>
      </w:r>
      <w:commentRangeEnd w:id="43"/>
      <w:r w:rsidR="00AC3BF3">
        <w:rPr>
          <w:rStyle w:val="CommentReference"/>
        </w:rPr>
        <w:commentReference w:id="43"/>
      </w:r>
      <w:r w:rsidR="00AA5B19" w:rsidRPr="00C47D23">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085D5D30"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proofErr w:type="spellStart"/>
      <w:r w:rsidR="00E86A3C">
        <w:t>C</w:t>
      </w:r>
      <w:r w:rsidR="00E86A3C" w:rsidRPr="00AF5993">
        <w:rPr>
          <w:vertAlign w:val="subscript"/>
        </w:rPr>
        <w:t>trough</w:t>
      </w:r>
      <w:proofErr w:type="spellEnd"/>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696C481C" w:rsidR="00CA6CF6" w:rsidRDefault="00D6713F" w:rsidP="00593CAA">
      <w:commentRangeStart w:id="44"/>
      <w:commentRangeStart w:id="45"/>
      <w:r>
        <w:t>Real-world population</w:t>
      </w:r>
      <w:r w:rsidR="00240EC2" w:rsidRPr="00E03B11">
        <w:t xml:space="preserve"> simulations confirmed that the standard dosing regimen resulted in clinically unacceptable PTA in the first two days</w:t>
      </w:r>
      <w:ins w:id="46" w:author="My Luong Vuong" w:date="2024-01-31T14:25:00Z">
        <w:r w:rsidR="007B768F">
          <w:t>,</w:t>
        </w:r>
      </w:ins>
      <w:ins w:id="47" w:author="My Luong Vuong" w:date="2024-01-31T14:24:00Z">
        <w:r w:rsidR="006D1B3C">
          <w:t xml:space="preserve"> </w:t>
        </w:r>
        <w:r w:rsidR="000B0976" w:rsidRPr="000B0976">
          <w:t>but improved to</w:t>
        </w:r>
        <w:r w:rsidR="000B0976">
          <w:t xml:space="preserve"> become</w:t>
        </w:r>
        <w:r w:rsidR="000B0976" w:rsidRPr="000B0976">
          <w:t xml:space="preserve"> clinically acceptable starting from day 3 of the treatment period</w:t>
        </w:r>
      </w:ins>
      <w:r w:rsidR="00240EC2" w:rsidRPr="00E03B11">
        <w:t xml:space="preserve"> </w:t>
      </w:r>
      <w:del w:id="48" w:author="My Luong Vuong" w:date="2024-01-31T14:25:00Z">
        <w:r w:rsidR="00240EC2" w:rsidRPr="00E03B11" w:rsidDel="00636A70">
          <w:delText>of the treatment perio</w:delText>
        </w:r>
        <w:commentRangeEnd w:id="44"/>
        <w:r w:rsidR="009B1E00" w:rsidDel="00636A70">
          <w:rPr>
            <w:rStyle w:val="CommentReference"/>
          </w:rPr>
          <w:commentReference w:id="44"/>
        </w:r>
      </w:del>
      <w:commentRangeEnd w:id="45"/>
      <w:r w:rsidR="008B0C50">
        <w:rPr>
          <w:rStyle w:val="CommentReference"/>
        </w:rPr>
        <w:commentReference w:id="45"/>
      </w:r>
      <w:del w:id="49" w:author="My Luong Vuong" w:date="2024-01-31T14:25:00Z">
        <w:r w:rsidR="00240EC2" w:rsidRPr="00E03B11" w:rsidDel="00636A70">
          <w:delText>d</w:delText>
        </w:r>
      </w:del>
      <w:ins w:id="50" w:author="My Luong Vuong" w:date="2024-01-31T14:06:00Z">
        <w:r w:rsidR="00A643D8" w:rsidRPr="00E03B11">
          <w:t>(</w:t>
        </w:r>
        <w:r w:rsidR="00A643D8" w:rsidRPr="00CD770F">
          <w:rPr>
            <w:b/>
            <w:bCs/>
          </w:rPr>
          <w:t>Fig. S12</w:t>
        </w:r>
        <w:r w:rsidR="00A643D8" w:rsidRPr="00E03B11">
          <w:t>)</w:t>
        </w:r>
      </w:ins>
      <w:r w:rsidR="00240EC2" w:rsidRPr="00E03B11">
        <w:t>.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066A79">
        <w:instrText xml:space="preserve"> ADDIN EN.CITE &lt;EndNote&gt;&lt;Cite&gt;&lt;Author&gt;Methodology&lt;/Author&gt;&lt;Year&gt;2023&lt;/Year&gt;&lt;RecNum&gt;74&lt;/RecNum&gt;&lt;DisplayText&gt; [31]&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066A79">
        <w:rPr>
          <w:noProof/>
        </w:rPr>
        <w:t> [31]</w:t>
      </w:r>
      <w:r w:rsidR="00B475DA">
        <w:fldChar w:fldCharType="end"/>
      </w:r>
      <w:r w:rsidR="000D5473">
        <w:t>/1000 patient days</w:t>
      </w:r>
      <w:r w:rsidR="00DD7FC4">
        <w:t>,</w:t>
      </w:r>
      <w:r w:rsidR="00A73710">
        <w:t xml:space="preserve"> </w:t>
      </w:r>
      <w:r w:rsidR="00D811E0">
        <w:t>compared to the standard dosing regimen</w:t>
      </w:r>
      <w:del w:id="51" w:author="My Luong Vuong" w:date="2024-01-30T23:40:00Z">
        <w:r w:rsidR="00A133E4" w:rsidDel="00566052">
          <w:delText xml:space="preserve"> </w:delText>
        </w:r>
      </w:del>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w:t>
      </w:r>
      <w:r w:rsidR="00240EC2" w:rsidRPr="00E03B11">
        <w:lastRenderedPageBreak/>
        <w:t>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r w:rsidR="00733EA1">
        <w:t>]</w:t>
      </w:r>
      <w:r w:rsidR="00240EC2" w:rsidRPr="00E03B11">
        <w:t>.</w:t>
      </w:r>
      <w:bookmarkEnd w:id="36"/>
      <w:r w:rsidR="009248EC">
        <w:br w:type="page"/>
      </w:r>
    </w:p>
    <w:p w14:paraId="6F4D32B2" w14:textId="4E1BE966" w:rsidR="00A905E8" w:rsidRPr="00E03B11" w:rsidRDefault="00A905E8" w:rsidP="00593CAA">
      <w:pPr>
        <w:pStyle w:val="Heading1"/>
      </w:pPr>
      <w:r w:rsidRPr="00E03B11">
        <w:lastRenderedPageBreak/>
        <w:t>Discussion</w:t>
      </w:r>
    </w:p>
    <w:p w14:paraId="39606BFF" w14:textId="13B79936" w:rsidR="00CB50CB" w:rsidRPr="00E03B11" w:rsidRDefault="00CB50CB" w:rsidP="00593CAA">
      <w:bookmarkStart w:id="52"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commentRangeStart w:id="53"/>
      <w:commentRangeStart w:id="54"/>
      <w:commentRangeStart w:id="55"/>
      <w:r w:rsidRPr="00CA5A80">
        <w:rPr>
          <w:i/>
          <w:iCs/>
        </w:rPr>
        <w:t>f</w:t>
      </w:r>
      <w:r w:rsidRPr="00E03B11">
        <w:t>AUC</w:t>
      </w:r>
      <w:r w:rsidRPr="00E03B11">
        <w:rPr>
          <w:vertAlign w:val="subscript"/>
        </w:rPr>
        <w:t>0-24</w:t>
      </w:r>
      <w:r w:rsidRPr="00E03B11">
        <w:t xml:space="preserve"> </w:t>
      </w:r>
      <w:commentRangeEnd w:id="53"/>
      <w:ins w:id="56" w:author="My Luong Vuong" w:date="2024-01-26T17:39:00Z">
        <w:r w:rsidR="00CC1798">
          <w:t xml:space="preserve">200 </w:t>
        </w:r>
        <w:proofErr w:type="spellStart"/>
        <w:r w:rsidR="00CC1798">
          <w:t>mg</w:t>
        </w:r>
      </w:ins>
      <w:ins w:id="57" w:author="My Luong Vuong" w:date="2024-01-30T23:44:00Z">
        <w:r w:rsidR="001251A5">
          <w:t>×</w:t>
        </w:r>
      </w:ins>
      <w:ins w:id="58" w:author="My Luong Vuong" w:date="2024-01-26T17:39:00Z">
        <w:r w:rsidR="00CC1798">
          <w:t>h</w:t>
        </w:r>
        <w:proofErr w:type="spellEnd"/>
        <w:r w:rsidR="00CC1798">
          <w:t xml:space="preserve">/L </w:t>
        </w:r>
      </w:ins>
      <w:r w:rsidR="009B1E00">
        <w:rPr>
          <w:rStyle w:val="CommentReference"/>
        </w:rPr>
        <w:commentReference w:id="53"/>
      </w:r>
      <w:commentRangeEnd w:id="54"/>
      <w:r w:rsidR="009B1E00">
        <w:rPr>
          <w:rStyle w:val="CommentReference"/>
        </w:rPr>
        <w:commentReference w:id="54"/>
      </w:r>
      <w:commentRangeEnd w:id="55"/>
      <w:r w:rsidR="008B0C50">
        <w:rPr>
          <w:rStyle w:val="CommentReference"/>
        </w:rPr>
        <w:commentReference w:id="55"/>
      </w:r>
      <w:r w:rsidRPr="00E03B11">
        <w:t xml:space="preserve">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6CE58C53"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066A79">
        <w:instrText xml:space="preserve"> ADDIN EN.CITE &lt;EndNote&gt;&lt;Cite&gt;&lt;Author&gt;Azar&lt;/Author&gt;&lt;Year&gt;2020&lt;/Year&gt;&lt;RecNum&gt;48&lt;/RecNum&gt;&lt;DisplayText&gt; [3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066A79">
        <w:rPr>
          <w:noProof/>
        </w:rPr>
        <w:t> [32]</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 </w:instrText>
      </w:r>
      <w:r w:rsidR="00066A79">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DATA </w:instrText>
      </w:r>
      <w:r w:rsidR="00066A79">
        <w:fldChar w:fldCharType="end"/>
      </w:r>
      <w:r w:rsidR="009969F2" w:rsidRPr="00E03B11">
        <w:fldChar w:fldCharType="separate"/>
      </w:r>
      <w:r w:rsidR="00066A79">
        <w:rPr>
          <w:noProof/>
        </w:rPr>
        <w:t> [33]</w:t>
      </w:r>
      <w:r w:rsidR="009969F2" w:rsidRPr="00E03B11">
        <w:fldChar w:fldCharType="end"/>
      </w:r>
      <w:r w:rsidR="00DB06E2">
        <w:t>.</w:t>
      </w:r>
    </w:p>
    <w:p w14:paraId="5D36F38E" w14:textId="5C2950D3"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C2334D" w:rsidRPr="00E03B11">
        <w:fldChar w:fldCharType="separate"/>
      </w:r>
      <w:r w:rsidR="00066A79">
        <w:rPr>
          <w:noProof/>
        </w:rPr>
        <w:t> [14, 16, 34]</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 </w:instrText>
      </w:r>
      <w:r w:rsidR="00066A79">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DATA </w:instrText>
      </w:r>
      <w:r w:rsidR="00066A79">
        <w:fldChar w:fldCharType="end"/>
      </w:r>
      <w:r w:rsidR="0029658F" w:rsidRPr="00E03B11">
        <w:fldChar w:fldCharType="separate"/>
      </w:r>
      <w:r w:rsidR="00066A79">
        <w:rPr>
          <w:noProof/>
        </w:rPr>
        <w:t> [13, 15, 35]</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r w:rsidR="002A14CB">
        <w:t xml:space="preserve"> </w:t>
      </w:r>
      <w:r w:rsidR="00D5798A" w:rsidRPr="00E03B11">
        <w:t xml:space="preserve">Body weight was </w:t>
      </w:r>
      <w:r w:rsidR="00266F53">
        <w:t>a</w:t>
      </w:r>
      <w:r w:rsidR="006E3D15">
        <w:t xml:space="preserve"> clinically relevant</w:t>
      </w:r>
      <w:r w:rsidR="00D5798A" w:rsidRPr="00E03B11">
        <w:t xml:space="preserve"> covariate in our model, and it significantly influenced </w:t>
      </w:r>
      <w:proofErr w:type="spellStart"/>
      <w:r w:rsidR="00D5798A" w:rsidRPr="00E03B11">
        <w:t>V</w:t>
      </w:r>
      <w:r w:rsidR="003404E6">
        <w:t>c</w:t>
      </w:r>
      <w:proofErr w:type="spellEnd"/>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ing in ICU patients</w:t>
      </w:r>
      <w:r w:rsidR="00D5798A" w:rsidRPr="00E03B11">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D5798A" w:rsidRPr="00E03B11">
        <w:fldChar w:fldCharType="separate"/>
      </w:r>
      <w:r w:rsidR="00066A79">
        <w:rPr>
          <w:noProof/>
        </w:rPr>
        <w:t> [13]</w:t>
      </w:r>
      <w:r w:rsidR="00D5798A" w:rsidRPr="00E03B11">
        <w:fldChar w:fldCharType="end"/>
      </w:r>
      <w:r w:rsidR="00D5798A">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 </w:instrText>
      </w:r>
      <w:r w:rsidR="00066A79">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DATA </w:instrText>
      </w:r>
      <w:r w:rsidR="00066A79">
        <w:fldChar w:fldCharType="end"/>
      </w:r>
      <w:r w:rsidR="00B32EEE">
        <w:fldChar w:fldCharType="separate"/>
      </w:r>
      <w:r w:rsidR="00066A79">
        <w:rPr>
          <w:noProof/>
        </w:rPr>
        <w:t> [14, 36]</w:t>
      </w:r>
      <w:r w:rsidR="00B32EEE">
        <w:fldChar w:fldCharType="end"/>
      </w:r>
      <w:r w:rsidR="001567E4">
        <w:t>.</w:t>
      </w:r>
      <w:r w:rsidR="00D5798A" w:rsidRPr="00E03B11">
        <w:t xml:space="preserve"> Although LBW or </w:t>
      </w:r>
      <w:r w:rsidR="00A66218">
        <w:t>FFM</w:t>
      </w:r>
      <w:r w:rsidR="00D5798A" w:rsidRPr="00E03B11">
        <w:t xml:space="preserve"> may be better surrogates for </w:t>
      </w:r>
      <w:r w:rsidR="00805FB0">
        <w:t>central volume of distribution (</w:t>
      </w:r>
      <w:proofErr w:type="spellStart"/>
      <w:r w:rsidR="00D5798A" w:rsidRPr="00E03B11">
        <w:t>V</w:t>
      </w:r>
      <w:r w:rsidR="00BA25E1" w:rsidRPr="00BA25E1">
        <w:t>c</w:t>
      </w:r>
      <w:proofErr w:type="spellEnd"/>
      <w:r w:rsidR="00805FB0">
        <w:t xml:space="preserve">) </w:t>
      </w:r>
      <w:r w:rsidR="00D5798A">
        <w:t xml:space="preserve">for fluconazole, </w:t>
      </w:r>
      <w:r w:rsidR="00D5798A" w:rsidRPr="00E03B11">
        <w:t>we found that</w:t>
      </w:r>
      <w:r w:rsidR="009B1E00">
        <w:t xml:space="preserve"> actual</w:t>
      </w:r>
      <w:r w:rsidR="00D5798A" w:rsidRPr="00E03B11">
        <w:t xml:space="preserve"> </w:t>
      </w:r>
      <w:r w:rsidR="00D5798A">
        <w:t>body weight</w:t>
      </w:r>
      <w:r w:rsidR="000779BD">
        <w:t xml:space="preserve"> improved the model fit most</w:t>
      </w:r>
      <w:r w:rsidR="00D5798A" w:rsidRPr="00E03B11">
        <w:t xml:space="preserve">. </w:t>
      </w:r>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066A79">
        <w:rPr>
          <w:noProof/>
        </w:rPr>
        <w:t> [18]</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w:t>
      </w:r>
      <w:r w:rsidR="009B1E00">
        <w:t>is</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r w:rsidR="00053E2C">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 </w:instrText>
      </w:r>
      <w:r w:rsidR="00066A79">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DATA </w:instrText>
      </w:r>
      <w:r w:rsidR="00066A79">
        <w:fldChar w:fldCharType="end"/>
      </w:r>
      <w:r w:rsidR="00053E2C">
        <w:fldChar w:fldCharType="separate"/>
      </w:r>
      <w:r w:rsidR="00066A79">
        <w:rPr>
          <w:noProof/>
        </w:rPr>
        <w:t> [34]</w:t>
      </w:r>
      <w:r w:rsidR="00053E2C">
        <w:fldChar w:fldCharType="end"/>
      </w:r>
      <w:r w:rsidR="00C82FEC">
        <w:t>.</w:t>
      </w:r>
    </w:p>
    <w:p w14:paraId="7DFFBF45" w14:textId="380E8472" w:rsidR="00116AAE" w:rsidRDefault="00B730E7" w:rsidP="00FA10AD">
      <w:proofErr w:type="spellStart"/>
      <w:r>
        <w:t>eGFR</w:t>
      </w:r>
      <w:r w:rsidRPr="00A72BCD">
        <w:rPr>
          <w:vertAlign w:val="subscript"/>
        </w:rPr>
        <w:t>CKD</w:t>
      </w:r>
      <w:proofErr w:type="spellEnd"/>
      <w:r w:rsidR="00E46977">
        <w:rPr>
          <w:vertAlign w:val="subscript"/>
        </w:rPr>
        <w:t>-</w:t>
      </w:r>
      <w:r w:rsidRPr="00A72BCD">
        <w:rPr>
          <w:vertAlign w:val="subscript"/>
        </w:rPr>
        <w:t>EPI</w:t>
      </w:r>
      <w:r>
        <w:t xml:space="preserve"> </w:t>
      </w:r>
      <w:r w:rsidR="009078D4">
        <w:t>had no</w:t>
      </w:r>
      <w:r>
        <w:t xml:space="preserve"> clinically</w:t>
      </w:r>
      <w:r w:rsidR="009078D4">
        <w:t xml:space="preserve"> </w:t>
      </w:r>
      <w:r>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t xml:space="preserve">were </w:t>
      </w:r>
      <w:r w:rsidR="005B79C8">
        <w:lastRenderedPageBreak/>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 </w:instrText>
      </w:r>
      <w:r w:rsidR="00066A79">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DATA </w:instrText>
      </w:r>
      <w:r w:rsidR="00066A79">
        <w:fldChar w:fldCharType="end"/>
      </w:r>
      <w:r w:rsidR="006F73FD">
        <w:fldChar w:fldCharType="separate"/>
      </w:r>
      <w:r w:rsidR="00066A79">
        <w:rPr>
          <w:noProof/>
        </w:rPr>
        <w:t> [13, 16]</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066A79">
        <w:instrText xml:space="preserve"> ADDIN EN.CITE &lt;EndNote&gt;&lt;Cite&gt;&lt;Author&gt;Johansson Å&lt;/Author&gt;&lt;Year&gt;2013&lt;/Year&gt;&lt;RecNum&gt;63&lt;/RecNum&gt;&lt;DisplayText&gt; [37]&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066A79">
        <w:rPr>
          <w:noProof/>
        </w:rPr>
        <w:t> [37]</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066A79">
        <w:instrText xml:space="preserve"> ADDIN EN.CITE &lt;EndNote&gt;&lt;Cite&gt;&lt;Author&gt;Huang&lt;/Author&gt;&lt;Year&gt;2022&lt;/Year&gt;&lt;RecNum&gt;72&lt;/RecNum&gt;&lt;DisplayText&gt; [38]&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066A79">
        <w:rPr>
          <w:noProof/>
        </w:rPr>
        <w:t> [38]</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066A79">
        <w:rPr>
          <w:noProof/>
        </w:rPr>
        <w:t> [21]</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1FFBE26E"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and</w:t>
      </w:r>
      <w:r w:rsidR="009B1E00">
        <w:t xml:space="preserve"> </w:t>
      </w:r>
      <w:r w:rsidRPr="00E03B11">
        <w:t>makes the use of TDM no longer necessary. TDM of fluconazole</w:t>
      </w:r>
      <w:r w:rsidR="0039037D">
        <w:t xml:space="preserve"> </w:t>
      </w:r>
      <w:r w:rsidR="00EC7FA5">
        <w:t>is not widely recommended nor implemented, but advocated in rare circumstances such as for obese patients, patients on CRRT</w:t>
      </w:r>
      <w:r w:rsidR="009B1E00">
        <w:t xml:space="preserve">, </w:t>
      </w:r>
      <w:r w:rsidR="00EC7FA5">
        <w:t xml:space="preserve"> in patients with sepsis</w:t>
      </w:r>
      <w:r w:rsidR="00D875A9">
        <w:fldChar w:fldCharType="begin"/>
      </w:r>
      <w:r w:rsidR="00066A79">
        <w:instrText xml:space="preserve"> ADDIN EN.CITE &lt;EndNote&gt;&lt;Cite&gt;&lt;Author&gt;Lewis&lt;/Author&gt;&lt;Year&gt;2015&lt;/Year&gt;&lt;RecNum&gt;68&lt;/RecNum&gt;&lt;DisplayText&gt; [12]&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066A79">
        <w:rPr>
          <w:noProof/>
        </w:rPr>
        <w:t> [12]</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 </w:instrText>
      </w:r>
      <w:r w:rsidR="00066A79">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DATA </w:instrText>
      </w:r>
      <w:r w:rsidR="00066A79">
        <w:fldChar w:fldCharType="end"/>
      </w:r>
      <w:r w:rsidRPr="00E03B11">
        <w:fldChar w:fldCharType="separate"/>
      </w:r>
      <w:r w:rsidR="00066A79">
        <w:rPr>
          <w:noProof/>
        </w:rPr>
        <w:t> [39]</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r w:rsidR="00776AEF">
        <w:t xml:space="preserve"> </w:t>
      </w:r>
    </w:p>
    <w:p w14:paraId="1D29AC9B" w14:textId="2674CD87"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r w:rsidR="009B1E00">
        <w:t xml:space="preserve"> in the ICU setting</w:t>
      </w:r>
      <w:r w:rsidRPr="007E5073">
        <w:t xml:space="preserve">, </w:t>
      </w:r>
      <w:r w:rsidR="007F1648">
        <w:t>we incorporated this</w:t>
      </w:r>
      <w:r w:rsidR="007F1648" w:rsidRPr="007E5073">
        <w:t xml:space="preserve"> </w:t>
      </w:r>
      <w:r w:rsidR="006F6402">
        <w:t>precautionary measure</w:t>
      </w:r>
      <w:r w:rsidR="00143934" w:rsidRPr="00E03B11">
        <w:fldChar w:fldCharType="begin"/>
      </w:r>
      <w:r w:rsidR="00066A79">
        <w:instrText xml:space="preserve"> ADDIN EN.CITE &lt;EndNote&gt;&lt;Cite&gt;&lt;Author&gt;Darnis&lt;/Author&gt;&lt;Year&gt;2012&lt;/Year&gt;&lt;RecNum&gt;64&lt;/RecNum&gt;&lt;DisplayText&gt; [4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066A79">
        <w:rPr>
          <w:noProof/>
        </w:rPr>
        <w:t> [40]</w:t>
      </w:r>
      <w:r w:rsidR="00143934" w:rsidRPr="00E03B11">
        <w:fldChar w:fldCharType="end"/>
      </w:r>
      <w:r w:rsidR="00A14F24">
        <w:t>.</w:t>
      </w:r>
    </w:p>
    <w:p w14:paraId="5429EA5E" w14:textId="5DED9F79" w:rsidR="0036411B" w:rsidRDefault="00047E03" w:rsidP="00593CAA">
      <w:r>
        <w:lastRenderedPageBreak/>
        <w:t xml:space="preserve">The proposed regimen was also demonstrated to be safe (risk of having </w:t>
      </w:r>
      <w:proofErr w:type="spellStart"/>
      <w:r>
        <w:t>C</w:t>
      </w:r>
      <w:r w:rsidRPr="00E12082">
        <w:rPr>
          <w:vertAlign w:val="subscript"/>
        </w:rPr>
        <w:t>trough</w:t>
      </w:r>
      <w:proofErr w:type="spellEnd"/>
      <w:r>
        <w:t xml:space="preserve"> ≥80 mg/L of &lt;0.5%). Being both effective, convenient</w:t>
      </w:r>
      <w:r w:rsidR="005E136A">
        <w:t>,</w:t>
      </w:r>
      <w:r>
        <w:t xml:space="preserve"> and safe makes it an ideal </w:t>
      </w:r>
      <w:r w:rsidR="006F7B09">
        <w:t xml:space="preserve">dosing </w:t>
      </w:r>
      <w:r w:rsidR="000005EE">
        <w:t>to be used in clinical practice</w:t>
      </w:r>
      <w:r w:rsidR="00A356E7">
        <w:t xml:space="preserve"> in</w:t>
      </w:r>
      <w:r w:rsidR="005009F7">
        <w:t xml:space="preserve"> intensive care units worldwide</w:t>
      </w:r>
      <w:r w:rsidR="00395A2C">
        <w:t xml:space="preserve"> to treat patients infected with </w:t>
      </w:r>
      <w:r w:rsidR="00443C76" w:rsidRPr="0042166A">
        <w:rPr>
          <w:i/>
          <w:iCs/>
        </w:rPr>
        <w:t>Candida</w:t>
      </w:r>
      <w:r w:rsidR="00443C76">
        <w:t xml:space="preserve"> species of MIC ≤2 mg/L</w:t>
      </w:r>
      <w:r w:rsidR="000005EE">
        <w:t>.</w:t>
      </w:r>
      <w:r w:rsidR="005009F7">
        <w:t xml:space="preserve"> </w:t>
      </w:r>
      <w:commentRangeStart w:id="59"/>
      <w:commentRangeStart w:id="60"/>
      <w:r w:rsidR="00E6586F">
        <w:t>However, w</w:t>
      </w:r>
      <w:r w:rsidR="00850220">
        <w:t xml:space="preserve">ith </w:t>
      </w:r>
      <w:r w:rsidR="00DB1F17">
        <w:t>“</w:t>
      </w:r>
      <w:r w:rsidR="00DB1F17" w:rsidRPr="00DB1F17">
        <w:t>susceptible, increased exposure</w:t>
      </w:r>
      <w:r w:rsidR="00561113">
        <w:t>”</w:t>
      </w:r>
      <w:ins w:id="61" w:author="My Luong Vuong" w:date="2024-01-26T17:44:00Z">
        <w:r w:rsidR="00134107">
          <w:t xml:space="preserve"> non</w:t>
        </w:r>
      </w:ins>
      <w:ins w:id="62" w:author="My Luong Vuong" w:date="2024-01-30T23:46:00Z">
        <w:r w:rsidR="00DD06E4">
          <w:t>–</w:t>
        </w:r>
      </w:ins>
      <w:ins w:id="63" w:author="My Luong Vuong" w:date="2024-01-26T17:44:00Z">
        <w:r w:rsidR="00134107" w:rsidRPr="00EF77ED">
          <w:rPr>
            <w:i/>
            <w:iCs/>
            <w:rPrChange w:id="64" w:author="My Luong Vuong" w:date="2024-01-30T23:47:00Z">
              <w:rPr/>
            </w:rPrChange>
          </w:rPr>
          <w:t>Candia glabrata</w:t>
        </w:r>
      </w:ins>
      <w:r w:rsidR="00561113">
        <w:t xml:space="preserve">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w:t>
      </w:r>
      <w:ins w:id="65" w:author="My Luong Vuong" w:date="2024-01-26T17:44:00Z">
        <w:r w:rsidR="001E18A5">
          <w:t xml:space="preserve"> The same is true for </w:t>
        </w:r>
        <w:proofErr w:type="spellStart"/>
        <w:r w:rsidR="001E18A5" w:rsidRPr="00B3391B">
          <w:rPr>
            <w:i/>
            <w:iCs/>
            <w:rPrChange w:id="66" w:author="My Luong Vuong" w:date="2024-01-30T23:47:00Z">
              <w:rPr/>
            </w:rPrChange>
          </w:rPr>
          <w:t>C.glabrata</w:t>
        </w:r>
        <w:proofErr w:type="spellEnd"/>
        <w:r w:rsidR="001E18A5">
          <w:t xml:space="preserve"> species with MICs up</w:t>
        </w:r>
      </w:ins>
      <w:ins w:id="67" w:author="My Luong Vuong" w:date="2024-01-30T23:47:00Z">
        <w:r w:rsidR="00792479">
          <w:t xml:space="preserve"> </w:t>
        </w:r>
      </w:ins>
      <w:ins w:id="68" w:author="My Luong Vuong" w:date="2024-01-26T17:44:00Z">
        <w:r w:rsidR="001E18A5">
          <w:t>to 16 mg/L.</w:t>
        </w:r>
      </w:ins>
      <w:r w:rsidR="007719B2" w:rsidRPr="007719B2">
        <w:t xml:space="preserve"> This raises concerns regarding safety.</w:t>
      </w:r>
      <w:commentRangeEnd w:id="59"/>
      <w:r w:rsidR="009B1E00">
        <w:rPr>
          <w:rStyle w:val="CommentReference"/>
        </w:rPr>
        <w:commentReference w:id="59"/>
      </w:r>
      <w:commentRangeEnd w:id="60"/>
      <w:r w:rsidR="005A03DA">
        <w:rPr>
          <w:rStyle w:val="CommentReference"/>
        </w:rPr>
        <w:commentReference w:id="60"/>
      </w:r>
    </w:p>
    <w:p w14:paraId="49ACDA9B" w14:textId="6B3AE4C1" w:rsidR="00CB50CB" w:rsidRPr="00E03B11" w:rsidRDefault="00CB50CB" w:rsidP="00593CAA">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in our </w:t>
      </w:r>
      <w:r w:rsidR="00470F40" w:rsidRPr="00470F40">
        <w:t>IPDMA</w:t>
      </w:r>
      <w:r w:rsidR="0018159C">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066A79">
        <w:rPr>
          <w:noProof/>
        </w:rPr>
        <w:t> [41]</w:t>
      </w:r>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066A79">
        <w:rPr>
          <w:noProof/>
        </w:rPr>
        <w:t> [41]</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972F81" w:rsidRPr="00E03B11">
        <w:fldChar w:fldCharType="separate"/>
      </w:r>
      <w:r w:rsidR="00066A79">
        <w:rPr>
          <w:noProof/>
        </w:rPr>
        <w:t> [42]</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w:t>
      </w:r>
      <w:del w:id="69" w:author="My Luong Vuong" w:date="2024-01-31T10:00:00Z">
        <w:r w:rsidR="00AE5A57" w:rsidRPr="00E03B11" w:rsidDel="00C736E4">
          <w:delText>18</w:delText>
        </w:r>
      </w:del>
      <w:ins w:id="70" w:author="My Luong Vuong" w:date="2024-01-31T10:00:00Z">
        <w:r w:rsidR="00C736E4" w:rsidRPr="00E03B11">
          <w:t>1</w:t>
        </w:r>
        <w:r w:rsidR="00C736E4">
          <w:t>9.2</w:t>
        </w:r>
      </w:ins>
      <w:r w:rsidR="00AE5A57" w:rsidRPr="00E03B11">
        <w:t>%</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066A79">
        <w:instrText xml:space="preserve"> ADDIN EN.CITE &lt;EndNote&gt;&lt;Cite&gt;&lt;Author&gt;Huang&lt;/Author&gt;&lt;Year&gt;2022&lt;/Year&gt;&lt;RecNum&gt;65&lt;/RecNum&gt;&lt;DisplayText&gt; [38]&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066A79">
        <w:rPr>
          <w:noProof/>
        </w:rPr>
        <w:t> [38]</w:t>
      </w:r>
      <w:r w:rsidR="00A724FF" w:rsidRPr="00E03B11">
        <w:fldChar w:fldCharType="end"/>
      </w:r>
      <w:r w:rsidR="001B14F4">
        <w:t>.</w:t>
      </w:r>
      <w:r w:rsidRPr="00E03B11">
        <w:t xml:space="preserve"> </w:t>
      </w:r>
      <w:ins w:id="71" w:author="My Luong Vuong" w:date="2024-01-31T11:57:00Z">
        <w:r w:rsidR="00213909">
          <w:t xml:space="preserve">Finally, </w:t>
        </w:r>
      </w:ins>
      <w:ins w:id="72" w:author="My Luong Vuong" w:date="2024-01-31T12:11:00Z">
        <w:r w:rsidR="00927CB1">
          <w:t xml:space="preserve">our </w:t>
        </w:r>
      </w:ins>
      <w:ins w:id="73" w:author="My Luong Vuong" w:date="2024-01-31T12:14:00Z">
        <w:r w:rsidR="00876A9E">
          <w:t xml:space="preserve">study </w:t>
        </w:r>
        <w:r w:rsidR="0080718D">
          <w:t xml:space="preserve">did not provide </w:t>
        </w:r>
      </w:ins>
      <w:ins w:id="74" w:author="My Luong Vuong" w:date="2024-01-31T13:30:00Z">
        <w:r w:rsidR="00044832">
          <w:t xml:space="preserve">a </w:t>
        </w:r>
      </w:ins>
      <w:ins w:id="75" w:author="My Luong Vuong" w:date="2024-01-31T12:14:00Z">
        <w:r w:rsidR="0080718D">
          <w:t>dosing recommendation for patients</w:t>
        </w:r>
      </w:ins>
      <w:ins w:id="76" w:author="My Luong Vuong" w:date="2024-01-31T12:13:00Z">
        <w:r w:rsidR="00345C90">
          <w:t xml:space="preserve"> on concomitant CRRT and </w:t>
        </w:r>
        <w:r w:rsidR="00345C90" w:rsidRPr="00345C90">
          <w:t>extracorporeal membrane oxygenation (ECMO)</w:t>
        </w:r>
        <w:r w:rsidR="00345C90">
          <w:t>.</w:t>
        </w:r>
      </w:ins>
      <w:ins w:id="77" w:author="My Luong Vuong" w:date="2024-01-31T12:15:00Z">
        <w:r w:rsidR="00976BBF">
          <w:t xml:space="preserve"> </w:t>
        </w:r>
      </w:ins>
      <w:ins w:id="78" w:author="My Luong Vuong" w:date="2024-01-31T12:16:00Z">
        <w:r w:rsidR="00D50B22">
          <w:t>Nevertheless</w:t>
        </w:r>
      </w:ins>
      <w:ins w:id="79" w:author="My Luong Vuong" w:date="2024-01-31T12:15:00Z">
        <w:r w:rsidR="00976BBF">
          <w:t xml:space="preserve">, </w:t>
        </w:r>
      </w:ins>
      <w:ins w:id="80" w:author="My Luong Vuong" w:date="2024-01-31T13:33:00Z">
        <w:r w:rsidR="00636251">
          <w:t xml:space="preserve">we did come to the </w:t>
        </w:r>
        <w:r w:rsidR="00C276F8">
          <w:t>similar</w:t>
        </w:r>
        <w:r w:rsidR="00636251">
          <w:t xml:space="preserve"> conclusion as </w:t>
        </w:r>
      </w:ins>
      <w:ins w:id="81" w:author="My Luong Vuong" w:date="2024-01-31T13:32:00Z">
        <w:r w:rsidR="009510DB">
          <w:t xml:space="preserve">the </w:t>
        </w:r>
      </w:ins>
      <w:ins w:id="82" w:author="My Luong Vuong" w:date="2024-01-31T13:31:00Z">
        <w:r w:rsidR="004B6FFB">
          <w:t>recent study by Emmanuel et al.</w:t>
        </w:r>
      </w:ins>
      <w:ins w:id="83" w:author="My Luong Vuong" w:date="2024-01-31T13:36:00Z">
        <w:r w:rsidR="00DE3F3C">
          <w:t xml:space="preserve"> conducted in this patient population</w:t>
        </w:r>
      </w:ins>
      <w:ins w:id="84" w:author="My Luong Vuong" w:date="2024-01-31T13:33:00Z">
        <w:r w:rsidR="00C276F8">
          <w:t xml:space="preserve">, </w:t>
        </w:r>
      </w:ins>
      <w:ins w:id="85" w:author="My Luong Vuong" w:date="2024-01-31T13:31:00Z">
        <w:r w:rsidR="004B6FFB">
          <w:t xml:space="preserve"> </w:t>
        </w:r>
      </w:ins>
      <w:ins w:id="86" w:author="My Luong Vuong" w:date="2024-01-31T13:33:00Z">
        <w:r w:rsidR="00C276F8">
          <w:t>in which they also suggest</w:t>
        </w:r>
        <w:r w:rsidR="00D85D66">
          <w:t>ed</w:t>
        </w:r>
        <w:r w:rsidR="00C276F8">
          <w:t xml:space="preserve"> </w:t>
        </w:r>
      </w:ins>
      <w:ins w:id="87" w:author="My Luong Vuong" w:date="2024-01-31T13:37:00Z">
        <w:r w:rsidR="006A7F7D">
          <w:t>a fluconazole dosing regimen based on body weight</w:t>
        </w:r>
      </w:ins>
      <w:r w:rsidR="00877F74">
        <w:fldChar w:fldCharType="begin"/>
      </w:r>
      <w:r w:rsidR="00877F74">
        <w:instrText xml:space="preserve"> ADDIN EN.CITE &lt;EndNote&gt;&lt;Cite&gt;&lt;Author&gt;Novy&lt;/Author&gt;&lt;Year&gt;2024&lt;/Year&gt;&lt;RecNum&gt;78&lt;/RecNum&gt;&lt;DisplayText&gt; [43]&lt;/DisplayText&gt;&lt;record&gt;&lt;rec-number&gt;78&lt;/rec-number&gt;&lt;foreign-keys&gt;&lt;key app="EN" db-id="xred9e5sg009pcetsepxtfs0dwxsa5rzvawx" timestamp="1706699155"&gt;78&lt;/key&gt;&lt;/foreign-keys&gt;&lt;ref-type name="Journal Article"&gt;17&lt;/ref-type&gt;&lt;contributors&gt;&lt;authors&gt;&lt;author&gt;Emmanuel Novy&lt;/author&gt;&lt;author&gt;Mohd H. Abdul-Aziz&lt;/author&gt;&lt;author&gt;Vesa Cheng&lt;/author&gt;&lt;author&gt;Fay Burrows&lt;/author&gt;&lt;author&gt;Hergen Buscher&lt;/author&gt;&lt;author&gt;Amanda Corley&lt;/author&gt;&lt;author&gt;Arne Diehl&lt;/author&gt;&lt;author&gt;Eileen Gilder&lt;/author&gt;&lt;author&gt;Bianca J. Levkovich&lt;/author&gt;&lt;author&gt;Shay McGuinness&lt;/author&gt;&lt;author&gt;Jenny Ordonez&lt;/author&gt;&lt;author&gt;Rachael Parke&lt;/author&gt;&lt;author&gt;Suzanne Parker&lt;/author&gt;&lt;author&gt;Vincent Pellegrino&lt;/author&gt;&lt;author&gt;Claire Reynolds&lt;/author&gt;&lt;author&gt;Sam Rudham&lt;/author&gt;&lt;author&gt;Steven C. Wallis&lt;/author&gt;&lt;author&gt;Susan A. Welch&lt;/author&gt;&lt;author&gt;John F. Fraser&lt;/author&gt;&lt;author&gt;Kiran Shekar&lt;/author&gt;&lt;author&gt;Jason A. Roberts&lt;/author&gt;&lt;/authors&gt;&lt;/contributors&gt;&lt;titles&gt;&lt;title&gt;Population pharmacokinetics of fluconazole in critically ill patients receiving extracorporeal membrane oxygenation and continuous renal replacement therapy: an ASAP ECMO study&lt;/title&gt;&lt;secondary-title&gt;Antimicrobial Agents and Chemotherapy&lt;/secondary-title&gt;&lt;/titles&gt;&lt;periodical&gt;&lt;full-title&gt;Antimicrobial Agents and Chemotherapy&lt;/full-title&gt;&lt;/periodical&gt;&lt;pages&gt;e01201-23&lt;/pages&gt;&lt;volume&gt;68&lt;/volume&gt;&lt;number&gt;1&lt;/number&gt;&lt;dates&gt;&lt;year&gt;2024&lt;/year&gt;&lt;/dates&gt;&lt;urls&gt;&lt;related-urls&gt;&lt;url&gt;https://journals.asm.org/doi/abs/10.1128/aac.01201-23&lt;/url&gt;&lt;/related-urls&gt;&lt;/urls&gt;&lt;electronic-resource-num&gt;doi:10.1128/aac.01201-23&lt;/electronic-resource-num&gt;&lt;/record&gt;&lt;/Cite&gt;&lt;/EndNote&gt;</w:instrText>
      </w:r>
      <w:r w:rsidR="00877F74">
        <w:fldChar w:fldCharType="separate"/>
      </w:r>
      <w:r w:rsidR="00877F74">
        <w:rPr>
          <w:noProof/>
        </w:rPr>
        <w:t> [43]</w:t>
      </w:r>
      <w:r w:rsidR="00877F74">
        <w:fldChar w:fldCharType="end"/>
      </w:r>
      <w:ins w:id="88" w:author="My Luong Vuong" w:date="2024-01-31T13:38:00Z">
        <w:r w:rsidR="00425204">
          <w:t>.</w:t>
        </w:r>
      </w:ins>
      <w:ins w:id="89" w:author="My Luong Vuong" w:date="2024-01-31T13:33:00Z">
        <w:r w:rsidR="00C276F8">
          <w:t xml:space="preserve"> </w:t>
        </w:r>
      </w:ins>
      <w:ins w:id="90" w:author="My Luong Vuong" w:date="2024-01-31T13:32:00Z">
        <w:r w:rsidR="00A728C5">
          <w:t xml:space="preserve"> </w:t>
        </w:r>
      </w:ins>
    </w:p>
    <w:p w14:paraId="02C01D1A" w14:textId="0FE12E9D"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lastRenderedPageBreak/>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5E3A68AA"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ins w:id="91" w:author="Isabel Spriet" w:date="2024-01-19T10:43:00Z">
        <w:r w:rsidR="00413C52">
          <w:t xml:space="preserve"> Isabel Spriet is supported by the Clinical Research Fund, University Hospitals Leuven, Belgium.</w:t>
        </w:r>
      </w:ins>
      <w:r w:rsidR="00A55057">
        <w:br w:type="page"/>
      </w:r>
    </w:p>
    <w:p w14:paraId="527CE4A1" w14:textId="6143B146" w:rsidR="00A55057" w:rsidRDefault="00A55057" w:rsidP="00593CAA">
      <w:pPr>
        <w:pStyle w:val="Heading1"/>
      </w:pPr>
      <w:r>
        <w:lastRenderedPageBreak/>
        <w:t>References</w:t>
      </w:r>
    </w:p>
    <w:p w14:paraId="03DA2D5F" w14:textId="3076DA49" w:rsidR="00877F74" w:rsidRPr="00877F74" w:rsidRDefault="00221AE5" w:rsidP="00877F74">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877F74" w:rsidRPr="00877F74">
        <w:t xml:space="preserve">[1] Cornely OA, Bassetti M, Calandra T, Garbino J, Kullberg BJ, Lortholary O, et al. ESCMID* guideline for the diagnosis and management of Candida diseases 2012: non-neutropenic adult patients. Clin Microbiol Infect. 2012;18 Suppl 7:19-37. </w:t>
      </w:r>
      <w:hyperlink r:id="rId13" w:history="1">
        <w:r w:rsidR="00877F74" w:rsidRPr="00877F74">
          <w:rPr>
            <w:rStyle w:val="Hyperlink"/>
          </w:rPr>
          <w:t>http://doi.org/10.1111/1469-0691.12039</w:t>
        </w:r>
      </w:hyperlink>
      <w:r w:rsidR="00877F74" w:rsidRPr="00877F74">
        <w:t>.</w:t>
      </w:r>
    </w:p>
    <w:p w14:paraId="1E413780" w14:textId="47ECF241" w:rsidR="00877F74" w:rsidRPr="00877F74" w:rsidRDefault="00877F74" w:rsidP="00877F74">
      <w:pPr>
        <w:pStyle w:val="EndNoteBibliography"/>
        <w:spacing w:after="0"/>
      </w:pPr>
      <w:r w:rsidRPr="00877F74">
        <w:t xml:space="preserve">[2] Chen S, Slavin M, Nguyen Q, Marriott D, Playford EG, Ellis D, et al. Active surveillance for candidemia, Australia. Emerg Infect Dis. 2006;12:1508-16. </w:t>
      </w:r>
      <w:hyperlink r:id="rId14" w:history="1">
        <w:r w:rsidRPr="00877F74">
          <w:rPr>
            <w:rStyle w:val="Hyperlink"/>
          </w:rPr>
          <w:t>http://doi.org/10.3201/eid1210.060389</w:t>
        </w:r>
      </w:hyperlink>
      <w:r w:rsidRPr="00877F74">
        <w:t>.</w:t>
      </w:r>
    </w:p>
    <w:p w14:paraId="3147216D" w14:textId="6CB68D08" w:rsidR="00877F74" w:rsidRPr="00877F74" w:rsidRDefault="00877F74" w:rsidP="00877F74">
      <w:pPr>
        <w:pStyle w:val="EndNoteBibliography"/>
        <w:spacing w:after="0"/>
      </w:pPr>
      <w:r w:rsidRPr="00877F74">
        <w:t xml:space="preserve">[3] Eggimann P, Garbino J, Pittet D. Epidemiology of Candida species infections in critically ill non-immunosuppressed patients. Lancet Infect Dis. 2003;3:685-702. </w:t>
      </w:r>
      <w:hyperlink r:id="rId15" w:history="1">
        <w:r w:rsidRPr="00877F74">
          <w:rPr>
            <w:rStyle w:val="Hyperlink"/>
          </w:rPr>
          <w:t>http://doi.org/10.1016/s1473-3099(03)00801-6</w:t>
        </w:r>
      </w:hyperlink>
      <w:r w:rsidRPr="00877F74">
        <w:t>.</w:t>
      </w:r>
    </w:p>
    <w:p w14:paraId="66753700" w14:textId="50359873" w:rsidR="00877F74" w:rsidRPr="00877F74" w:rsidRDefault="00877F74" w:rsidP="00877F74">
      <w:pPr>
        <w:pStyle w:val="EndNoteBibliography"/>
        <w:spacing w:after="0"/>
      </w:pPr>
      <w:r w:rsidRPr="00877F74">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6" w:history="1">
        <w:r w:rsidRPr="00877F74">
          <w:rPr>
            <w:rStyle w:val="Hyperlink"/>
          </w:rPr>
          <w:t>http://doi.org/10.3324/haematol.2016.152900</w:t>
        </w:r>
      </w:hyperlink>
      <w:r w:rsidRPr="00877F74">
        <w:t>.</w:t>
      </w:r>
    </w:p>
    <w:p w14:paraId="37E0D6A9" w14:textId="59E4BD2D" w:rsidR="00877F74" w:rsidRPr="00877F74" w:rsidRDefault="00877F74" w:rsidP="00877F74">
      <w:pPr>
        <w:pStyle w:val="EndNoteBibliography"/>
        <w:spacing w:after="0"/>
      </w:pPr>
      <w:r w:rsidRPr="00877F74">
        <w:t xml:space="preserve">[5] Pappas PG, Kauffman CA, Andes DR, Clancy CJ, Marr KA, Ostrosky-Zeichner L, et al. Clinical Practice Guideline for the Management of Candidiasis: 2016 Update by the Infectious Diseases Society of America. Clin Infect Dis. 2016;62:e1-50. </w:t>
      </w:r>
      <w:hyperlink r:id="rId17" w:history="1">
        <w:r w:rsidRPr="00877F74">
          <w:rPr>
            <w:rStyle w:val="Hyperlink"/>
          </w:rPr>
          <w:t>http://doi.org/10.1093/cid/civ933</w:t>
        </w:r>
      </w:hyperlink>
      <w:r w:rsidRPr="00877F74">
        <w:t>.</w:t>
      </w:r>
    </w:p>
    <w:p w14:paraId="42A72601" w14:textId="721CBEAE" w:rsidR="00877F74" w:rsidRPr="00877F74" w:rsidRDefault="00877F74" w:rsidP="00877F74">
      <w:pPr>
        <w:pStyle w:val="EndNoteBibliography"/>
        <w:spacing w:after="0"/>
      </w:pPr>
      <w:r w:rsidRPr="00877F74">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8" w:history="1">
        <w:r w:rsidRPr="00877F74">
          <w:rPr>
            <w:rStyle w:val="Hyperlink"/>
          </w:rPr>
          <w:t>http://doi.org/10.2147/ceor.S91587</w:t>
        </w:r>
      </w:hyperlink>
      <w:r w:rsidRPr="00877F74">
        <w:t>.</w:t>
      </w:r>
    </w:p>
    <w:p w14:paraId="70EDAB85" w14:textId="77777777" w:rsidR="00877F74" w:rsidRPr="00877F74" w:rsidRDefault="00877F74" w:rsidP="00877F74">
      <w:pPr>
        <w:pStyle w:val="EndNoteBibliography"/>
        <w:spacing w:after="0"/>
      </w:pPr>
      <w:r w:rsidRPr="00877F74">
        <w:t>[7] Pfizer. Summary of Product Characteristics (SmPC) Diflucan. Summary of Product Characteristics (SmPC) Diflucan. 2012.</w:t>
      </w:r>
    </w:p>
    <w:p w14:paraId="3AEA34EF" w14:textId="77777777" w:rsidR="00877F74" w:rsidRPr="00877F74" w:rsidRDefault="00877F74" w:rsidP="00877F74">
      <w:pPr>
        <w:pStyle w:val="EndNoteBibliography"/>
        <w:spacing w:after="0"/>
      </w:pPr>
      <w:r w:rsidRPr="00877F74">
        <w:t>[8] European Committee on Antimicrobial Susceptibility Testing. Fluconazole: Rationale for the clinical breakpoints, version 3.0. 2020.</w:t>
      </w:r>
    </w:p>
    <w:p w14:paraId="2D118D84" w14:textId="2006CEED" w:rsidR="00877F74" w:rsidRPr="00877F74" w:rsidRDefault="00877F74" w:rsidP="00877F74">
      <w:pPr>
        <w:pStyle w:val="EndNoteBibliography"/>
        <w:spacing w:after="0"/>
      </w:pPr>
      <w:r w:rsidRPr="00877F74">
        <w:t xml:space="preserve">[9] Gearhart MO. Worsening of Liver Function with Fluconazole and Review of Azole Antifungal Hepatotoxicity. Annals of Pharmacotherapy. 1994;28:1177-81. </w:t>
      </w:r>
      <w:hyperlink r:id="rId19" w:history="1">
        <w:r w:rsidRPr="00877F74">
          <w:rPr>
            <w:rStyle w:val="Hyperlink"/>
          </w:rPr>
          <w:t>http://doi.org/10.1177/106002809402801009</w:t>
        </w:r>
      </w:hyperlink>
      <w:r w:rsidRPr="00877F74">
        <w:t>.</w:t>
      </w:r>
    </w:p>
    <w:p w14:paraId="5FBDBC50" w14:textId="3772FE2A" w:rsidR="00877F74" w:rsidRPr="00877F74" w:rsidRDefault="00877F74" w:rsidP="00877F74">
      <w:pPr>
        <w:pStyle w:val="EndNoteBibliography"/>
        <w:spacing w:after="0"/>
      </w:pPr>
      <w:r w:rsidRPr="00877F74">
        <w:t xml:space="preserve">[10] Jacobson MA, Hanks DK, Ferrell LD. Fatal acute hepatic necrosis due to fluconazole. The American Journal of Medicine. 1994;96:188-90. </w:t>
      </w:r>
      <w:hyperlink r:id="rId20" w:history="1">
        <w:r w:rsidRPr="00877F74">
          <w:rPr>
            <w:rStyle w:val="Hyperlink"/>
          </w:rPr>
          <w:t>http://doi.org/https://doi.org/10.1016/0002-9343(94)90141-4</w:t>
        </w:r>
      </w:hyperlink>
      <w:r w:rsidRPr="00877F74">
        <w:t>.</w:t>
      </w:r>
    </w:p>
    <w:p w14:paraId="0D315D83" w14:textId="77777777" w:rsidR="00877F74" w:rsidRPr="00877F74" w:rsidRDefault="00877F74" w:rsidP="00877F74">
      <w:pPr>
        <w:pStyle w:val="EndNoteBibliography"/>
        <w:spacing w:after="0"/>
      </w:pPr>
      <w:r w:rsidRPr="00877F74">
        <w:t>[11] Matsumoto K, Ueno K, Yoshimura H, Morii M, Takada M, Sawai T, et al. Fluconazole-Induced Convulsions at Serum Trough Concentrations of Approximately 80 μg/mL. Therapeutic Drug Monitoring. 2000;22:635-6.</w:t>
      </w:r>
    </w:p>
    <w:p w14:paraId="0FE1B783" w14:textId="77777777" w:rsidR="00877F74" w:rsidRPr="00877F74" w:rsidRDefault="00877F74" w:rsidP="00877F74">
      <w:pPr>
        <w:pStyle w:val="EndNoteBibliography"/>
        <w:spacing w:after="0"/>
      </w:pPr>
      <w:r w:rsidRPr="00877F74">
        <w:t>[12] Lewis R, Brüggemann R, Padoin C, Maertens J, Marchetti O, Groll A, et al. Triazole antifungal therapeutic drug monitoring.  Sixth European Conference on Infections in Leukaemia Meeting, Sophia Antipolis, France2015.</w:t>
      </w:r>
    </w:p>
    <w:p w14:paraId="50B0077A" w14:textId="457B080F" w:rsidR="00877F74" w:rsidRPr="00877F74" w:rsidRDefault="00877F74" w:rsidP="00877F74">
      <w:pPr>
        <w:pStyle w:val="EndNoteBibliography"/>
        <w:spacing w:after="0"/>
      </w:pPr>
      <w:r w:rsidRPr="00877F74">
        <w:t xml:space="preserve">[13] Sandaradura I, Marriott DJE, Day RO, Norris RLG, Pang E, Stocker SL, et al. Current fluconazole treatment regimens result in under-dosing of critically ill adults during early therapy. Eur J Clin Microbiol Infect Dis. 2021;40:1521-8. </w:t>
      </w:r>
      <w:hyperlink r:id="rId21" w:history="1">
        <w:r w:rsidRPr="00877F74">
          <w:rPr>
            <w:rStyle w:val="Hyperlink"/>
          </w:rPr>
          <w:t>http://doi.org/10.1007/s10096-021-04201-w</w:t>
        </w:r>
      </w:hyperlink>
      <w:r w:rsidRPr="00877F74">
        <w:t>.</w:t>
      </w:r>
    </w:p>
    <w:p w14:paraId="1991B346" w14:textId="659F9439" w:rsidR="00877F74" w:rsidRPr="00877F74" w:rsidRDefault="00877F74" w:rsidP="00877F74">
      <w:pPr>
        <w:pStyle w:val="EndNoteBibliography"/>
        <w:spacing w:after="0"/>
      </w:pPr>
      <w:r w:rsidRPr="00877F74">
        <w:t xml:space="preserve">[14] Alobaid AS, Wallis SC, Jarrett P, Starr T, Stuart J, Lassig-Smith M, et al. Effect of Obesity on the Population Pharmacokinetics of Fluconazole in Critically Ill Patients. Antimicrob Agents Chemother. 2016;60:6550-7. </w:t>
      </w:r>
      <w:hyperlink r:id="rId22" w:history="1">
        <w:r w:rsidRPr="00877F74">
          <w:rPr>
            <w:rStyle w:val="Hyperlink"/>
          </w:rPr>
          <w:t>http://doi.org/10.1128/aac.01088-16</w:t>
        </w:r>
      </w:hyperlink>
      <w:r w:rsidRPr="00877F74">
        <w:t>.</w:t>
      </w:r>
    </w:p>
    <w:p w14:paraId="7E2F3A00" w14:textId="16DC0D2B" w:rsidR="00877F74" w:rsidRPr="00877F74" w:rsidRDefault="00877F74" w:rsidP="00877F74">
      <w:pPr>
        <w:pStyle w:val="EndNoteBibliography"/>
        <w:spacing w:after="0"/>
      </w:pPr>
      <w:r w:rsidRPr="00877F74">
        <w: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3" w:history="1">
        <w:r w:rsidRPr="00877F74">
          <w:rPr>
            <w:rStyle w:val="Hyperlink"/>
          </w:rPr>
          <w:t>http://doi.org/10.1128/aac.01554-20</w:t>
        </w:r>
      </w:hyperlink>
      <w:r w:rsidRPr="00877F74">
        <w:t>.</w:t>
      </w:r>
    </w:p>
    <w:p w14:paraId="1B0F9650" w14:textId="61963284" w:rsidR="00877F74" w:rsidRPr="00877F74" w:rsidRDefault="00877F74" w:rsidP="00877F74">
      <w:pPr>
        <w:pStyle w:val="EndNoteBibliography"/>
        <w:spacing w:after="0"/>
      </w:pPr>
      <w:r w:rsidRPr="00877F74">
        <w:t xml:space="preserve">[16] Muilwijk EW, de Lange DW, Schouten JA, Wasmann RE, Ter Heine R, Burger DM, et al. Suboptimal Dosing of Fluconazole in Critically Ill Patients: Time To Rethink Dosing. Antimicrob Agents Chemother. 2020;64. </w:t>
      </w:r>
      <w:hyperlink r:id="rId24" w:history="1">
        <w:r w:rsidRPr="00877F74">
          <w:rPr>
            <w:rStyle w:val="Hyperlink"/>
          </w:rPr>
          <w:t>http://doi.org/10.1128/aac.00984-20</w:t>
        </w:r>
      </w:hyperlink>
      <w:r w:rsidRPr="00877F74">
        <w:t>.</w:t>
      </w:r>
    </w:p>
    <w:p w14:paraId="19716A09" w14:textId="39D05750" w:rsidR="00877F74" w:rsidRPr="00877F74" w:rsidRDefault="00877F74" w:rsidP="00877F74">
      <w:pPr>
        <w:pStyle w:val="EndNoteBibliography"/>
        <w:spacing w:after="0"/>
      </w:pPr>
      <w:r w:rsidRPr="00877F74">
        <w:t xml:space="preserve">[17] Jonsson EN, Karlsson MO. Automated covariate model building within NONMEM. Pharm Res. 1998;15:1463-8. </w:t>
      </w:r>
      <w:hyperlink r:id="rId25" w:history="1">
        <w:r w:rsidRPr="00877F74">
          <w:rPr>
            <w:rStyle w:val="Hyperlink"/>
          </w:rPr>
          <w:t>http://doi.org/10.1023/a:1011970125687</w:t>
        </w:r>
      </w:hyperlink>
      <w:r w:rsidRPr="00877F74">
        <w:t>.</w:t>
      </w:r>
    </w:p>
    <w:p w14:paraId="5BB62AC8" w14:textId="73C9C482" w:rsidR="00877F74" w:rsidRPr="00877F74" w:rsidRDefault="00877F74" w:rsidP="00877F74">
      <w:pPr>
        <w:pStyle w:val="EndNoteBibliography"/>
        <w:spacing w:after="0"/>
      </w:pPr>
      <w:r w:rsidRPr="00877F74">
        <w:lastRenderedPageBreak/>
        <w:t xml:space="preserve">[18] Boer P. Estimated lean body mass as an index for normalization of body fluid volumes in humans. Am J Physiol. 1984;247:F632-6. </w:t>
      </w:r>
      <w:hyperlink r:id="rId26" w:history="1">
        <w:r w:rsidRPr="00877F74">
          <w:rPr>
            <w:rStyle w:val="Hyperlink"/>
          </w:rPr>
          <w:t>http://doi.org/10.1152/ajprenal.1984.247.4.F632</w:t>
        </w:r>
      </w:hyperlink>
      <w:r w:rsidRPr="00877F74">
        <w:t>.</w:t>
      </w:r>
    </w:p>
    <w:p w14:paraId="3610254F" w14:textId="362B1BAA" w:rsidR="00877F74" w:rsidRPr="00877F74" w:rsidRDefault="00877F74" w:rsidP="00877F74">
      <w:pPr>
        <w:pStyle w:val="EndNoteBibliography"/>
        <w:spacing w:after="0"/>
      </w:pPr>
      <w:r w:rsidRPr="00877F74">
        <w:t xml:space="preserve">[19] Sharma A, Sahasrabudhe V, Musib L, Zhang S, Younis I, Kanodia J. Time to Rethink the Current Paradigm for Assessing Kidney Function in Drug Development and Beyond. Clin Pharmacol Ther. 2022;112:946-58. </w:t>
      </w:r>
      <w:hyperlink r:id="rId27" w:history="1">
        <w:r w:rsidRPr="00877F74">
          <w:rPr>
            <w:rStyle w:val="Hyperlink"/>
          </w:rPr>
          <w:t>http://doi.org/10.1002/cpt.2489</w:t>
        </w:r>
      </w:hyperlink>
      <w:r w:rsidRPr="00877F74">
        <w:t>.</w:t>
      </w:r>
    </w:p>
    <w:p w14:paraId="161D9DF9" w14:textId="6BAEEEB3" w:rsidR="00877F74" w:rsidRPr="00877F74" w:rsidRDefault="00877F74" w:rsidP="00877F74">
      <w:pPr>
        <w:pStyle w:val="EndNoteBibliography"/>
        <w:spacing w:after="0"/>
      </w:pPr>
      <w:r w:rsidRPr="00877F74">
        <w:t xml:space="preserve">[20] Mould DR, Upton RN. Basic concepts in population modeling, simulation, and model-based drug development-part 2: introduction to pharmacokinetic modeling methods. CPT Pharmacometrics Syst Pharmacol. 2013;2:e38. </w:t>
      </w:r>
      <w:hyperlink r:id="rId28" w:history="1">
        <w:r w:rsidRPr="00877F74">
          <w:rPr>
            <w:rStyle w:val="Hyperlink"/>
          </w:rPr>
          <w:t>http://doi.org/10.1038/psp.2013.14</w:t>
        </w:r>
      </w:hyperlink>
      <w:r w:rsidRPr="00877F74">
        <w:t>.</w:t>
      </w:r>
    </w:p>
    <w:p w14:paraId="45B4E178" w14:textId="77777777" w:rsidR="00877F74" w:rsidRPr="00877F74" w:rsidRDefault="00877F74" w:rsidP="00877F74">
      <w:pPr>
        <w:pStyle w:val="EndNoteBibliography"/>
        <w:spacing w:after="0"/>
      </w:pPr>
      <w:r w:rsidRPr="00877F74">
        <w:t>[21] Buuren Sv. Flexible Imputation of Missing Data, Second Edition: Taylor &amp; Francis Group; 2018.</w:t>
      </w:r>
    </w:p>
    <w:p w14:paraId="2FB3FF9B" w14:textId="77777777" w:rsidR="00877F74" w:rsidRPr="00877F74" w:rsidRDefault="00877F74" w:rsidP="00877F74">
      <w:pPr>
        <w:pStyle w:val="EndNoteBibliography"/>
        <w:spacing w:after="0"/>
      </w:pPr>
      <w:r w:rsidRPr="00877F74">
        <w:t>[22] Hosmer DW, Lemeshow S, May S. Applied Survival Analysis: Regression Modeling of Time-to-Event Data, Second Edition: John Wiley &amp; Sons, Inc.; 2008.</w:t>
      </w:r>
    </w:p>
    <w:p w14:paraId="5B163808" w14:textId="77777777" w:rsidR="00877F74" w:rsidRPr="00877F74" w:rsidRDefault="00877F74" w:rsidP="00877F74">
      <w:pPr>
        <w:pStyle w:val="EndNoteBibliography"/>
        <w:spacing w:after="0"/>
      </w:pPr>
      <w:r w:rsidRPr="00877F74">
        <w:t>[23] Committee for Medicinal Products for Human Use (CHMP) EMA. Guideline on the use of pharmacokinetics and pharmacodynamics in the development of antimicrobial medicinal products. United Kingdom: European Medicines Agency; 2016.</w:t>
      </w:r>
    </w:p>
    <w:p w14:paraId="2AD22E71" w14:textId="77777777" w:rsidR="00877F74" w:rsidRPr="00877F74" w:rsidRDefault="00877F74" w:rsidP="00877F74">
      <w:pPr>
        <w:pStyle w:val="EndNoteBibliography"/>
        <w:spacing w:after="0"/>
      </w:pPr>
      <w:r w:rsidRPr="00877F74">
        <w:t>[24] Ramachandran KM, Tsokos CP. Chapter 5 - Statistical estimation. In: Ramachandran KM, Tsokos CP, editors. Mathematical Statistics with Applications in R (Third Edition): Academic Press; 2021. p. 179-251.</w:t>
      </w:r>
    </w:p>
    <w:p w14:paraId="73B36BCE" w14:textId="310E272E" w:rsidR="00877F74" w:rsidRPr="00877F74" w:rsidRDefault="00877F74" w:rsidP="00877F74">
      <w:pPr>
        <w:pStyle w:val="EndNoteBibliography"/>
        <w:spacing w:after="0"/>
      </w:pPr>
      <w:r w:rsidRPr="00877F74">
        <w:t xml:space="preserve">[25] Wickham H, Grolemund G. R for Data Science2017. </w:t>
      </w:r>
      <w:hyperlink r:id="rId29" w:history="1">
        <w:r w:rsidRPr="00877F74">
          <w:rPr>
            <w:rStyle w:val="Hyperlink"/>
          </w:rPr>
          <w:t>https://r4ds.had.co.nz/</w:t>
        </w:r>
      </w:hyperlink>
      <w:r w:rsidRPr="00877F74">
        <w:t>.</w:t>
      </w:r>
    </w:p>
    <w:p w14:paraId="1DD9EFB2" w14:textId="3E615C90" w:rsidR="00877F74" w:rsidRPr="00877F74" w:rsidRDefault="00877F74" w:rsidP="00877F74">
      <w:pPr>
        <w:pStyle w:val="EndNoteBibliography"/>
        <w:spacing w:after="0"/>
      </w:pPr>
      <w:r w:rsidRPr="00877F74">
        <w:t xml:space="preserve">[26] Keizer RJ, Karlsson MO, Hooker A. Modeling and Simulation Workbench for NONMEM: Tutorial on Pirana, PsN, and Xpose. CPT Pharmacometrics Syst Pharmacol. 2013;2:e50. </w:t>
      </w:r>
      <w:hyperlink r:id="rId30" w:history="1">
        <w:r w:rsidRPr="00877F74">
          <w:rPr>
            <w:rStyle w:val="Hyperlink"/>
          </w:rPr>
          <w:t>http://doi.org/10.1038/psp.2013.24</w:t>
        </w:r>
      </w:hyperlink>
      <w:r w:rsidRPr="00877F74">
        <w:t>.</w:t>
      </w:r>
    </w:p>
    <w:p w14:paraId="0AFEA1B2" w14:textId="02BEAF7F" w:rsidR="00877F74" w:rsidRPr="00877F74" w:rsidRDefault="00877F74" w:rsidP="00877F74">
      <w:pPr>
        <w:pStyle w:val="EndNoteBibliography"/>
        <w:spacing w:after="0"/>
      </w:pPr>
      <w:r w:rsidRPr="00877F74">
        <w:t xml:space="preserve">[27] Bergner R, Hoffmann M, Riedel KD, Mikus G, Henrich DM, Haefeli WE, et al. Fluconazole dosing in continuous veno-venous haemofiltration (CVVHF): need for a high daily dose of 800 mg. Nephrol Dial Transplant. 2006;21:1019-23. </w:t>
      </w:r>
      <w:hyperlink r:id="rId31" w:history="1">
        <w:r w:rsidRPr="00877F74">
          <w:rPr>
            <w:rStyle w:val="Hyperlink"/>
          </w:rPr>
          <w:t>http://doi.org/10.1093/ndt/gfi284</w:t>
        </w:r>
      </w:hyperlink>
      <w:r w:rsidRPr="00877F74">
        <w:t>.</w:t>
      </w:r>
    </w:p>
    <w:p w14:paraId="0F46A3A6" w14:textId="7D56E425" w:rsidR="00877F74" w:rsidRPr="00877F74" w:rsidRDefault="00877F74" w:rsidP="00877F74">
      <w:pPr>
        <w:pStyle w:val="EndNoteBibliography"/>
        <w:spacing w:after="0"/>
      </w:pPr>
      <w:r w:rsidRPr="00877F74">
        <w:t xml:space="preserve">[28]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2" w:history="1">
        <w:r w:rsidRPr="00877F74">
          <w:rPr>
            <w:rStyle w:val="Hyperlink"/>
          </w:rPr>
          <w:t>http://doi.org/10.1007/s001340000771</w:t>
        </w:r>
      </w:hyperlink>
      <w:r w:rsidRPr="00877F74">
        <w:t>.</w:t>
      </w:r>
    </w:p>
    <w:p w14:paraId="47C80A28" w14:textId="77777777" w:rsidR="00877F74" w:rsidRPr="00877F74" w:rsidRDefault="00877F74" w:rsidP="00877F74">
      <w:pPr>
        <w:pStyle w:val="EndNoteBibliography"/>
        <w:spacing w:after="0"/>
      </w:pPr>
      <w:r w:rsidRPr="00877F74">
        <w:t>[29]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6956BEA9" w14:textId="67B29EFB" w:rsidR="00877F74" w:rsidRPr="00877F74" w:rsidRDefault="00877F74" w:rsidP="00877F74">
      <w:pPr>
        <w:pStyle w:val="EndNoteBibliography"/>
        <w:spacing w:after="0"/>
      </w:pPr>
      <w:r w:rsidRPr="00877F74">
        <w:t xml:space="preserve">[30] Van Daele R, Wauters J, Lagrou K, Denooz R, Hayette MP, Gijsen M, et al. Pharmacokinetic Variability and Target Attainment of Fluconazole in Critically Ill Patients. Microorganisms. 2021;9. </w:t>
      </w:r>
      <w:hyperlink r:id="rId33" w:history="1">
        <w:r w:rsidRPr="00877F74">
          <w:rPr>
            <w:rStyle w:val="Hyperlink"/>
          </w:rPr>
          <w:t>http://doi.org/10.3390/microorganisms9102068</w:t>
        </w:r>
      </w:hyperlink>
      <w:r w:rsidRPr="00877F74">
        <w:t>.</w:t>
      </w:r>
    </w:p>
    <w:p w14:paraId="298F5695" w14:textId="77777777" w:rsidR="00877F74" w:rsidRPr="00877F74" w:rsidRDefault="00877F74" w:rsidP="00877F74">
      <w:pPr>
        <w:pStyle w:val="EndNoteBibliography"/>
        <w:spacing w:after="0"/>
      </w:pPr>
      <w:r w:rsidRPr="00877F74">
        <w:t>[31] Methodology WCCfDS. Fluconazole ATC/DDD Index. 2023.</w:t>
      </w:r>
    </w:p>
    <w:p w14:paraId="3367DF1E" w14:textId="17101B73" w:rsidR="00877F74" w:rsidRPr="00877F74" w:rsidRDefault="00877F74" w:rsidP="00877F74">
      <w:pPr>
        <w:pStyle w:val="EndNoteBibliography"/>
        <w:spacing w:after="0"/>
      </w:pPr>
      <w:r w:rsidRPr="00877F74">
        <w:t xml:space="preserve">[3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4" w:history="1">
        <w:r w:rsidRPr="00877F74">
          <w:rPr>
            <w:rStyle w:val="Hyperlink"/>
          </w:rPr>
          <w:t>http://doi.org/10.1016/j.jclinepi.2020.03.026</w:t>
        </w:r>
      </w:hyperlink>
      <w:r w:rsidRPr="00877F74">
        <w:t>.</w:t>
      </w:r>
    </w:p>
    <w:p w14:paraId="72BD35BE" w14:textId="1D0FCC21" w:rsidR="00877F74" w:rsidRPr="00877F74" w:rsidRDefault="00877F74" w:rsidP="00877F74">
      <w:pPr>
        <w:pStyle w:val="EndNoteBibliography"/>
        <w:spacing w:after="0"/>
      </w:pPr>
      <w:r w:rsidRPr="00877F74">
        <w:t xml:space="preserve">[33] Tierney JF, Vale C, Riley R, Smith CT, Stewart L, Clarke M, et al. Individual Participant Data (IPD) Meta-analyses of Randomised Controlled Trials: Guidance on Their Use. PLoS Med. 2015;12:e1001855. </w:t>
      </w:r>
      <w:hyperlink r:id="rId35" w:history="1">
        <w:r w:rsidRPr="00877F74">
          <w:rPr>
            <w:rStyle w:val="Hyperlink"/>
          </w:rPr>
          <w:t>http://doi.org/10.1371/journal.pmed.1001855</w:t>
        </w:r>
      </w:hyperlink>
      <w:r w:rsidRPr="00877F74">
        <w:t>.</w:t>
      </w:r>
    </w:p>
    <w:p w14:paraId="11B91DA5" w14:textId="65CCE7FB" w:rsidR="00877F74" w:rsidRPr="00877F74" w:rsidRDefault="00877F74" w:rsidP="00877F74">
      <w:pPr>
        <w:pStyle w:val="EndNoteBibliography"/>
        <w:spacing w:after="0"/>
      </w:pPr>
      <w:r w:rsidRPr="00877F74">
        <w:t xml:space="preserve">[3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6" w:history="1">
        <w:r w:rsidRPr="00877F74">
          <w:rPr>
            <w:rStyle w:val="Hyperlink"/>
          </w:rPr>
          <w:t>http://doi.org/10.1128/aac.00424-11</w:t>
        </w:r>
      </w:hyperlink>
      <w:r w:rsidRPr="00877F74">
        <w:t>.</w:t>
      </w:r>
    </w:p>
    <w:p w14:paraId="4C98A8D2" w14:textId="798FF948" w:rsidR="00877F74" w:rsidRPr="00877F74" w:rsidRDefault="00877F74" w:rsidP="00877F74">
      <w:pPr>
        <w:pStyle w:val="EndNoteBibliography"/>
        <w:spacing w:after="0"/>
      </w:pPr>
      <w:r w:rsidRPr="00877F74">
        <w:t xml:space="preserve">[35] Aoyama T, Hirata K, Hirata R, Yamazaki H, Yamamoto Y, Hayashi H, et al. Population pharmacokinetics of fluconazole after administration of fosfluconazole and fluconazole in critically ill patients. J Clin Pharm Ther. 2012;37:356-63. </w:t>
      </w:r>
      <w:hyperlink r:id="rId37" w:history="1">
        <w:r w:rsidRPr="00877F74">
          <w:rPr>
            <w:rStyle w:val="Hyperlink"/>
          </w:rPr>
          <w:t>http://doi.org/10.1111/j.1365-2710.2011.01297.x</w:t>
        </w:r>
      </w:hyperlink>
      <w:r w:rsidRPr="00877F74">
        <w:t>.</w:t>
      </w:r>
    </w:p>
    <w:p w14:paraId="70C8876B" w14:textId="2B81A12B" w:rsidR="00877F74" w:rsidRPr="00877F74" w:rsidRDefault="00877F74" w:rsidP="00877F74">
      <w:pPr>
        <w:pStyle w:val="EndNoteBibliography"/>
        <w:spacing w:after="0"/>
      </w:pPr>
      <w:r w:rsidRPr="00877F74">
        <w:lastRenderedPageBreak/>
        <w:t xml:space="preserve">[36] Chen L, van Rhee KP, Wasmann RE, Krekels EHJ, Wiezer MJ, van Dongen EPA, et al. Total bodyweight and sex both drive pharmacokinetic variability of fluconazole in obese adults. J Antimicrob Chemother. 2022;77:2217-26. </w:t>
      </w:r>
      <w:hyperlink r:id="rId38" w:history="1">
        <w:r w:rsidRPr="00877F74">
          <w:rPr>
            <w:rStyle w:val="Hyperlink"/>
          </w:rPr>
          <w:t>http://doi.org/10.1093/jac/dkac160</w:t>
        </w:r>
      </w:hyperlink>
      <w:r w:rsidRPr="00877F74">
        <w:t>.</w:t>
      </w:r>
    </w:p>
    <w:p w14:paraId="1F6E21CF" w14:textId="04A376B7" w:rsidR="00877F74" w:rsidRPr="00877F74" w:rsidRDefault="00877F74" w:rsidP="00877F74">
      <w:pPr>
        <w:pStyle w:val="EndNoteBibliography"/>
        <w:spacing w:after="0"/>
      </w:pPr>
      <w:r w:rsidRPr="00877F74">
        <w:t xml:space="preserve">[37] Johansson Å M, Karlsson MO. Comparison of methods for handling missing covariate data. Aaps j. 2013;15:1232-41. </w:t>
      </w:r>
      <w:hyperlink r:id="rId39" w:history="1">
        <w:r w:rsidRPr="00877F74">
          <w:rPr>
            <w:rStyle w:val="Hyperlink"/>
          </w:rPr>
          <w:t>http://doi.org/10.1208/s12248-013-9526-y</w:t>
        </w:r>
      </w:hyperlink>
      <w:r w:rsidRPr="00877F74">
        <w:t>.</w:t>
      </w:r>
    </w:p>
    <w:p w14:paraId="12B77951" w14:textId="0CFCCFFB" w:rsidR="00877F74" w:rsidRPr="00877F74" w:rsidRDefault="00877F74" w:rsidP="00877F74">
      <w:pPr>
        <w:pStyle w:val="EndNoteBibliography"/>
        <w:spacing w:after="0"/>
      </w:pPr>
      <w:r w:rsidRPr="00877F74">
        <w:t xml:space="preserve">[38] Huang C-Y, Güiza F, De Vlieger G, Meyfroidt G. Daily fluctuations in kidney function in critically ill adults. Critical Care. 2022;26:347. </w:t>
      </w:r>
      <w:hyperlink r:id="rId40" w:history="1">
        <w:r w:rsidRPr="00877F74">
          <w:rPr>
            <w:rStyle w:val="Hyperlink"/>
          </w:rPr>
          <w:t>http://doi.org/10.1186/s13054-022-04226-3</w:t>
        </w:r>
      </w:hyperlink>
      <w:r w:rsidRPr="00877F74">
        <w:t>.</w:t>
      </w:r>
    </w:p>
    <w:p w14:paraId="57C8BDAC" w14:textId="75EB1FB1" w:rsidR="00877F74" w:rsidRPr="00877F74" w:rsidRDefault="00877F74" w:rsidP="00877F74">
      <w:pPr>
        <w:pStyle w:val="EndNoteBibliography"/>
        <w:spacing w:after="0"/>
      </w:pPr>
      <w:r w:rsidRPr="00877F74">
        <w:t xml:space="preserve">[39]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1" w:history="1">
        <w:r w:rsidRPr="00877F74">
          <w:rPr>
            <w:rStyle w:val="Hyperlink"/>
          </w:rPr>
          <w:t>http://doi.org/10.1128/aac.02019-20</w:t>
        </w:r>
      </w:hyperlink>
      <w:r w:rsidRPr="00877F74">
        <w:t>.</w:t>
      </w:r>
    </w:p>
    <w:p w14:paraId="5A0EE3E8" w14:textId="70178DA6" w:rsidR="00877F74" w:rsidRPr="00877F74" w:rsidRDefault="00877F74" w:rsidP="00877F74">
      <w:pPr>
        <w:pStyle w:val="EndNoteBibliography"/>
        <w:spacing w:after="0"/>
      </w:pPr>
      <w:r w:rsidRPr="00877F74">
        <w:t xml:space="preserve">[40] Darnis S, Fareau N, Corallo CE, Poole S, Dooley MJ, Cheng AC. Estimation of body weight in hospitalized patients. QJM: An International Journal of Medicine. 2012;105:769-74. </w:t>
      </w:r>
      <w:hyperlink r:id="rId42" w:history="1">
        <w:r w:rsidRPr="00877F74">
          <w:rPr>
            <w:rStyle w:val="Hyperlink"/>
          </w:rPr>
          <w:t>http://doi.org/10.1093/qjmed/hcs060</w:t>
        </w:r>
      </w:hyperlink>
      <w:r w:rsidRPr="00877F74">
        <w:t>.</w:t>
      </w:r>
    </w:p>
    <w:p w14:paraId="7484B616" w14:textId="6179FBBD" w:rsidR="00877F74" w:rsidRPr="00877F74" w:rsidRDefault="00877F74" w:rsidP="00877F74">
      <w:pPr>
        <w:pStyle w:val="EndNoteBibliography"/>
        <w:spacing w:after="0"/>
      </w:pPr>
      <w:r w:rsidRPr="00877F74">
        <w:t xml:space="preserve">[41] van Wijk RC, Imperial MZ, Savic RM, Solans BP. Pharmacokinetic analysis across studies to drive knowledge-integration: A tutorial on individual patient data meta-analysis (IPDMA). CPT Pharmacometrics Syst Pharmacol. 2023;12:1187-200. </w:t>
      </w:r>
      <w:hyperlink r:id="rId43" w:history="1">
        <w:r w:rsidRPr="00877F74">
          <w:rPr>
            <w:rStyle w:val="Hyperlink"/>
          </w:rPr>
          <w:t>http://doi.org/10.1002/psp4.13002</w:t>
        </w:r>
      </w:hyperlink>
      <w:r w:rsidRPr="00877F74">
        <w:t>.</w:t>
      </w:r>
    </w:p>
    <w:p w14:paraId="68542F73" w14:textId="434E146E" w:rsidR="00877F74" w:rsidRPr="00877F74" w:rsidRDefault="00877F74" w:rsidP="00877F74">
      <w:pPr>
        <w:pStyle w:val="EndNoteBibliography"/>
        <w:spacing w:after="0"/>
      </w:pPr>
      <w:r w:rsidRPr="00877F74">
        <w:t xml:space="preserve">[42] Li L, Li X, Xia Y, Chu Y, Zhong H, Li J, et al. Recommendation of Antimicrobial Dosing Optimization During Continuous Renal Replacement Therapy. Front Pharmacol. 2020;11:786. </w:t>
      </w:r>
      <w:hyperlink r:id="rId44" w:history="1">
        <w:r w:rsidRPr="00877F74">
          <w:rPr>
            <w:rStyle w:val="Hyperlink"/>
          </w:rPr>
          <w:t>http://doi.org/10.3389/fphar.2020.00786</w:t>
        </w:r>
      </w:hyperlink>
      <w:r w:rsidRPr="00877F74">
        <w:t>.</w:t>
      </w:r>
    </w:p>
    <w:p w14:paraId="3E8BB483" w14:textId="1A77A36E" w:rsidR="00877F74" w:rsidRPr="00877F74" w:rsidRDefault="00877F74" w:rsidP="00877F74">
      <w:pPr>
        <w:pStyle w:val="EndNoteBibliography"/>
      </w:pPr>
      <w:r w:rsidRPr="00877F74">
        <w:t xml:space="preserve">[43] Novy E, Abdul-Aziz MH, Cheng V, Burrows F, Buscher H, Corley A, et al. Population pharmacokinetics of fluconazole in critically ill patients receiving extracorporeal membrane oxygenation and continuous renal replacement therapy: an ASAP ECMO study. Antimicrobial Agents and Chemotherapy. 2024;68:e01201-23. </w:t>
      </w:r>
      <w:hyperlink r:id="rId45" w:history="1">
        <w:r w:rsidRPr="00877F74">
          <w:rPr>
            <w:rStyle w:val="Hyperlink"/>
          </w:rPr>
          <w:t>http://doi.org/doi:10.1128/aac.01201-23</w:t>
        </w:r>
      </w:hyperlink>
      <w:r w:rsidRPr="00877F74">
        <w:t>.</w:t>
      </w:r>
    </w:p>
    <w:p w14:paraId="218B9AF3" w14:textId="7C540689"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52"/>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46"/>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283AFBEC"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066A79">
              <w:rPr>
                <w:b/>
                <w:bCs/>
                <w:sz w:val="18"/>
                <w:szCs w:val="18"/>
                <w:lang w:val="nl-BE"/>
                <w:rPrChange w:id="92" w:author="My Luong Vuong" w:date="2024-01-30T16:06:00Z">
                  <w:rPr>
                    <w:b/>
                    <w:bCs/>
                    <w:sz w:val="18"/>
                    <w:szCs w:val="18"/>
                  </w:rPr>
                </w:rPrChange>
              </w:rPr>
              <w:instrText xml:space="preserve"> ADDIN EN.CITE </w:instrText>
            </w:r>
            <w:r w:rsidR="00066A79">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066A79">
              <w:rPr>
                <w:b/>
                <w:bCs/>
                <w:sz w:val="18"/>
                <w:szCs w:val="18"/>
                <w:lang w:val="nl-BE"/>
                <w:rPrChange w:id="93" w:author="My Luong Vuong" w:date="2024-01-30T16:06:00Z">
                  <w:rPr>
                    <w:b/>
                    <w:bCs/>
                    <w:sz w:val="18"/>
                    <w:szCs w:val="18"/>
                  </w:rPr>
                </w:rPrChange>
              </w:rPr>
              <w:instrText xml:space="preserve"> ADDIN EN.CITE.DATA </w:instrText>
            </w:r>
            <w:r w:rsidR="00066A79">
              <w:rPr>
                <w:b/>
                <w:bCs/>
                <w:sz w:val="18"/>
                <w:szCs w:val="18"/>
              </w:rPr>
            </w:r>
            <w:r w:rsidR="00066A79">
              <w:rPr>
                <w:b/>
                <w:bCs/>
                <w:sz w:val="18"/>
                <w:szCs w:val="18"/>
              </w:rPr>
              <w:fldChar w:fldCharType="end"/>
            </w:r>
            <w:r w:rsidR="0012034A" w:rsidRPr="002E01AC">
              <w:rPr>
                <w:b/>
                <w:bCs/>
                <w:sz w:val="18"/>
                <w:szCs w:val="18"/>
              </w:rPr>
            </w:r>
            <w:r w:rsidR="0012034A" w:rsidRPr="002E01AC">
              <w:rPr>
                <w:b/>
                <w:bCs/>
                <w:sz w:val="18"/>
                <w:szCs w:val="18"/>
              </w:rPr>
              <w:fldChar w:fldCharType="separate"/>
            </w:r>
            <w:r w:rsidR="00066A79" w:rsidRPr="00066A79">
              <w:rPr>
                <w:b/>
                <w:bCs/>
                <w:noProof/>
                <w:sz w:val="18"/>
                <w:szCs w:val="18"/>
                <w:lang w:val="nl-BE"/>
              </w:rPr>
              <w:t> [30]</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31526B8A"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 </w:instrText>
            </w:r>
            <w:r w:rsidR="00066A79">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045E2C" w:rsidRPr="002E01AC">
              <w:rPr>
                <w:b/>
                <w:bCs/>
                <w:sz w:val="18"/>
                <w:szCs w:val="18"/>
              </w:rPr>
            </w:r>
            <w:r w:rsidR="00045E2C" w:rsidRPr="002E01AC">
              <w:rPr>
                <w:b/>
                <w:bCs/>
                <w:sz w:val="18"/>
                <w:szCs w:val="18"/>
              </w:rPr>
              <w:fldChar w:fldCharType="separate"/>
            </w:r>
            <w:r w:rsidR="00066A79">
              <w:rPr>
                <w:b/>
                <w:bCs/>
                <w:noProof/>
                <w:sz w:val="18"/>
                <w:szCs w:val="18"/>
              </w:rPr>
              <w:t> [16]</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6B15043E"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066A79">
              <w:rPr>
                <w:b/>
                <w:bCs/>
                <w:sz w:val="18"/>
                <w:szCs w:val="18"/>
              </w:rPr>
              <w:instrText xml:space="preserve"> ADDIN EN.CITE &lt;EndNote&gt;&lt;Cite&gt;&lt;Author&gt;Bergner&lt;/Author&gt;&lt;Year&gt;2006&lt;/Year&gt;&lt;RecNum&gt;21&lt;/RecNum&gt;&lt;DisplayText&gt; [27]&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066A79">
              <w:rPr>
                <w:b/>
                <w:bCs/>
                <w:noProof/>
                <w:sz w:val="18"/>
                <w:szCs w:val="18"/>
              </w:rPr>
              <w:t> [27]</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6E13D5FC"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 </w:instrText>
            </w:r>
            <w:r w:rsidR="00066A79">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427372" w:rsidRPr="002E01AC">
              <w:rPr>
                <w:b/>
                <w:bCs/>
                <w:sz w:val="18"/>
                <w:szCs w:val="18"/>
              </w:rPr>
            </w:r>
            <w:r w:rsidR="00427372" w:rsidRPr="002E01AC">
              <w:rPr>
                <w:b/>
                <w:bCs/>
                <w:sz w:val="18"/>
                <w:szCs w:val="18"/>
              </w:rPr>
              <w:fldChar w:fldCharType="separate"/>
            </w:r>
            <w:r w:rsidR="00066A79">
              <w:rPr>
                <w:b/>
                <w:bCs/>
                <w:noProof/>
                <w:sz w:val="18"/>
                <w:szCs w:val="18"/>
              </w:rPr>
              <w:t> [28]</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1A0B4456" w:rsidR="00B10629" w:rsidRPr="002E01AC" w:rsidRDefault="00B10629" w:rsidP="002E01AC">
            <w:pPr>
              <w:spacing w:after="0" w:line="240" w:lineRule="auto"/>
              <w:jc w:val="left"/>
              <w:rPr>
                <w:b/>
                <w:bCs/>
                <w:sz w:val="18"/>
                <w:szCs w:val="18"/>
              </w:rPr>
            </w:pPr>
            <w:proofErr w:type="spellStart"/>
            <w:r w:rsidRPr="002E01AC">
              <w:rPr>
                <w:b/>
                <w:bCs/>
                <w:sz w:val="18"/>
                <w:szCs w:val="18"/>
              </w:rPr>
              <w:t>Sandaradu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 </w:instrText>
            </w:r>
            <w:r w:rsidR="00066A79">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344F02" w:rsidRPr="002E01AC">
              <w:rPr>
                <w:b/>
                <w:bCs/>
                <w:sz w:val="18"/>
                <w:szCs w:val="18"/>
              </w:rPr>
            </w:r>
            <w:r w:rsidR="00344F02" w:rsidRPr="002E01AC">
              <w:rPr>
                <w:b/>
                <w:bCs/>
                <w:sz w:val="18"/>
                <w:szCs w:val="18"/>
              </w:rPr>
              <w:fldChar w:fldCharType="separate"/>
            </w:r>
            <w:r w:rsidR="00066A79">
              <w:rPr>
                <w:b/>
                <w:bCs/>
                <w:noProof/>
                <w:sz w:val="18"/>
                <w:szCs w:val="18"/>
              </w:rPr>
              <w:t> [13]</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3FCA0F1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066A79">
              <w:rPr>
                <w:b/>
                <w:bCs/>
                <w:sz w:val="18"/>
                <w:szCs w:val="18"/>
              </w:rPr>
              <w:instrText xml:space="preserve"> ADDIN EN.CITE &lt;EndNote&gt;&lt;Cite&gt;&lt;Author&gt;Sinnollareddy&lt;/Author&gt;&lt;Year&gt;2015&lt;/Year&gt;&lt;RecNum&gt;5&lt;/RecNum&gt;&lt;DisplayText&gt; [29]&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066A79">
              <w:rPr>
                <w:b/>
                <w:bCs/>
                <w:noProof/>
                <w:sz w:val="18"/>
                <w:szCs w:val="18"/>
              </w:rPr>
              <w:t> [29]</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2AC1EC73"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 </w:instrText>
            </w:r>
            <w:r w:rsidR="00066A79">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4]</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501F664F"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 </w:instrText>
            </w:r>
            <w:r w:rsidR="00066A79">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5]</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1BB71F8E" w:rsidR="007979BD" w:rsidRPr="002E01AC" w:rsidRDefault="007979BD" w:rsidP="002E01AC">
            <w:pPr>
              <w:spacing w:after="0" w:line="240" w:lineRule="auto"/>
              <w:jc w:val="left"/>
              <w:rPr>
                <w:color w:val="000000"/>
                <w:sz w:val="18"/>
                <w:szCs w:val="18"/>
              </w:rPr>
            </w:pPr>
            <w:del w:id="94" w:author="My Luong Vuong" w:date="2024-01-30T22:18:00Z">
              <w:r w:rsidRPr="002E01AC" w:rsidDel="00626236">
                <w:rPr>
                  <w:sz w:val="18"/>
                  <w:szCs w:val="18"/>
                </w:rPr>
                <w:delText xml:space="preserve">3 </w:delText>
              </w:r>
            </w:del>
            <w:commentRangeStart w:id="95"/>
            <w:ins w:id="96" w:author="My Luong Vuong" w:date="2024-01-30T22:18:00Z">
              <w:r w:rsidR="00626236">
                <w:rPr>
                  <w:sz w:val="18"/>
                  <w:szCs w:val="18"/>
                </w:rPr>
                <w:t>5</w:t>
              </w:r>
              <w:commentRangeEnd w:id="95"/>
              <w:r w:rsidR="00094C7C">
                <w:rPr>
                  <w:rStyle w:val="CommentReference"/>
                </w:rPr>
                <w:commentReference w:id="95"/>
              </w:r>
              <w:r w:rsidR="00626236" w:rsidRPr="002E01AC">
                <w:rPr>
                  <w:sz w:val="18"/>
                  <w:szCs w:val="18"/>
                </w:rPr>
                <w:t xml:space="preserve"> </w:t>
              </w:r>
            </w:ins>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0A93B191" w:rsidR="007979BD" w:rsidRPr="002E01AC" w:rsidRDefault="007979BD" w:rsidP="002E01AC">
            <w:pPr>
              <w:spacing w:after="0" w:line="240" w:lineRule="auto"/>
              <w:jc w:val="left"/>
              <w:rPr>
                <w:color w:val="000000"/>
                <w:sz w:val="18"/>
                <w:szCs w:val="18"/>
              </w:rPr>
            </w:pPr>
            <w:del w:id="97" w:author="My Luong Vuong" w:date="2024-01-30T22:18:00Z">
              <w:r w:rsidRPr="002E01AC" w:rsidDel="00CF7ED4">
                <w:rPr>
                  <w:sz w:val="18"/>
                  <w:szCs w:val="18"/>
                </w:rPr>
                <w:delText xml:space="preserve">32 </w:delText>
              </w:r>
            </w:del>
            <w:ins w:id="98" w:author="My Luong Vuong" w:date="2024-01-30T22:18:00Z">
              <w:r w:rsidR="00CF7ED4" w:rsidRPr="002E01AC">
                <w:rPr>
                  <w:sz w:val="18"/>
                  <w:szCs w:val="18"/>
                </w:rPr>
                <w:t>3</w:t>
              </w:r>
              <w:r w:rsidR="00CF7ED4">
                <w:rPr>
                  <w:sz w:val="18"/>
                  <w:szCs w:val="18"/>
                </w:rPr>
                <w:t>4</w:t>
              </w:r>
              <w:r w:rsidR="00CF7ED4" w:rsidRPr="002E01AC">
                <w:rPr>
                  <w:sz w:val="18"/>
                  <w:szCs w:val="18"/>
                </w:rPr>
                <w:t xml:space="preserve"> </w:t>
              </w:r>
            </w:ins>
            <w:r w:rsidRPr="002E01AC">
              <w:rPr>
                <w:sz w:val="18"/>
                <w:szCs w:val="18"/>
              </w:rPr>
              <w:t>(</w:t>
            </w:r>
            <w:del w:id="99" w:author="My Luong Vuong" w:date="2024-01-30T22:19:00Z">
              <w:r w:rsidRPr="002E01AC" w:rsidDel="00806B67">
                <w:rPr>
                  <w:sz w:val="18"/>
                  <w:szCs w:val="18"/>
                </w:rPr>
                <w:delText>18</w:delText>
              </w:r>
            </w:del>
            <w:ins w:id="100" w:author="My Luong Vuong" w:date="2024-01-30T22:19:00Z">
              <w:r w:rsidR="00806B67" w:rsidRPr="002E01AC">
                <w:rPr>
                  <w:sz w:val="18"/>
                  <w:szCs w:val="18"/>
                </w:rPr>
                <w:t>1</w:t>
              </w:r>
              <w:r w:rsidR="00806B67">
                <w:rPr>
                  <w:sz w:val="18"/>
                  <w:szCs w:val="18"/>
                </w:rPr>
                <w:t>9</w:t>
              </w:r>
            </w:ins>
            <w:r w:rsidRPr="002E01AC">
              <w:rPr>
                <w:sz w:val="18"/>
                <w:szCs w:val="18"/>
              </w:rPr>
              <w:t>.</w:t>
            </w:r>
            <w:del w:id="101" w:author="My Luong Vuong" w:date="2024-01-30T22:19:00Z">
              <w:r w:rsidRPr="002E01AC" w:rsidDel="00806B67">
                <w:rPr>
                  <w:sz w:val="18"/>
                  <w:szCs w:val="18"/>
                </w:rPr>
                <w:delText>1</w:delText>
              </w:r>
            </w:del>
            <w:ins w:id="102" w:author="My Luong Vuong" w:date="2024-01-30T22:19:00Z">
              <w:r w:rsidR="00806B67">
                <w:rPr>
                  <w:sz w:val="18"/>
                  <w:szCs w:val="18"/>
                </w:rPr>
                <w:t>2</w:t>
              </w:r>
            </w:ins>
            <w:r w:rsidRPr="002E01AC">
              <w:rPr>
                <w:sz w:val="18"/>
                <w:szCs w:val="18"/>
              </w:rPr>
              <w:t>)</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2E01AC" w:rsidDel="001276B3" w:rsidRDefault="00A523C5" w:rsidP="002E01AC">
            <w:pPr>
              <w:spacing w:after="0" w:line="240" w:lineRule="auto"/>
              <w:jc w:val="left"/>
              <w:rPr>
                <w:color w:val="000000"/>
                <w:sz w:val="18"/>
                <w:szCs w:val="18"/>
              </w:rPr>
            </w:pPr>
            <w:r>
              <w:rPr>
                <w:sz w:val="18"/>
                <w:szCs w:val="18"/>
              </w:rPr>
              <w:t>85</w:t>
            </w:r>
            <w:r w:rsidR="00A3478D" w:rsidRPr="002E01AC">
              <w:rPr>
                <w:sz w:val="18"/>
                <w:szCs w:val="18"/>
              </w:rPr>
              <w:t>.</w:t>
            </w:r>
            <w:r>
              <w:rPr>
                <w:sz w:val="18"/>
                <w:szCs w:val="18"/>
              </w:rPr>
              <w:t>5</w:t>
            </w:r>
            <w:r w:rsidRPr="002E01AC">
              <w:rPr>
                <w:sz w:val="18"/>
                <w:szCs w:val="18"/>
              </w:rPr>
              <w:t xml:space="preserve"> </w:t>
            </w:r>
            <w:r w:rsidR="00A3478D" w:rsidRPr="002E01AC">
              <w:rPr>
                <w:sz w:val="18"/>
                <w:szCs w:val="18"/>
              </w:rPr>
              <w:t>[</w:t>
            </w:r>
            <w:r>
              <w:rPr>
                <w:sz w:val="18"/>
                <w:szCs w:val="18"/>
              </w:rPr>
              <w:t>46</w:t>
            </w:r>
            <w:r w:rsidR="00A3478D" w:rsidRPr="002E01AC">
              <w:rPr>
                <w:sz w:val="18"/>
                <w:szCs w:val="18"/>
              </w:rPr>
              <w:t>.</w:t>
            </w:r>
            <w:r>
              <w:rPr>
                <w:sz w:val="18"/>
                <w:szCs w:val="18"/>
              </w:rPr>
              <w:t>9</w:t>
            </w:r>
            <w:r w:rsidR="006F045C">
              <w:rPr>
                <w:sz w:val="18"/>
                <w:szCs w:val="18"/>
              </w:rPr>
              <w:t>–</w:t>
            </w:r>
            <w:r w:rsidR="00B53A45">
              <w:rPr>
                <w:sz w:val="18"/>
                <w:szCs w:val="18"/>
              </w:rPr>
              <w:t>10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2E01AC" w:rsidDel="001276B3" w:rsidRDefault="00CC302C" w:rsidP="002E01AC">
            <w:pPr>
              <w:spacing w:after="0" w:line="240" w:lineRule="auto"/>
              <w:jc w:val="left"/>
              <w:rPr>
                <w:color w:val="000000"/>
                <w:sz w:val="18"/>
                <w:szCs w:val="18"/>
              </w:rPr>
            </w:pPr>
            <w:r>
              <w:rPr>
                <w:sz w:val="18"/>
                <w:szCs w:val="18"/>
              </w:rPr>
              <w:t>9</w:t>
            </w:r>
            <w:r w:rsidR="0064622E">
              <w:rPr>
                <w:sz w:val="18"/>
                <w:szCs w:val="18"/>
              </w:rPr>
              <w:t>3</w:t>
            </w:r>
            <w:r w:rsidR="00A3478D" w:rsidRPr="002E01AC">
              <w:rPr>
                <w:sz w:val="18"/>
                <w:szCs w:val="18"/>
              </w:rPr>
              <w:t>.</w:t>
            </w:r>
            <w:r>
              <w:rPr>
                <w:sz w:val="18"/>
                <w:szCs w:val="18"/>
              </w:rPr>
              <w:t>1</w:t>
            </w:r>
            <w:r w:rsidR="0064622E" w:rsidRPr="002E01AC">
              <w:rPr>
                <w:sz w:val="18"/>
                <w:szCs w:val="18"/>
              </w:rPr>
              <w:t xml:space="preserve"> </w:t>
            </w:r>
            <w:r w:rsidR="00A3478D" w:rsidRPr="002E01AC">
              <w:rPr>
                <w:sz w:val="18"/>
                <w:szCs w:val="18"/>
              </w:rPr>
              <w:t>[</w:t>
            </w:r>
            <w:r w:rsidR="000334CB" w:rsidRPr="002E01AC">
              <w:rPr>
                <w:sz w:val="18"/>
                <w:szCs w:val="18"/>
              </w:rPr>
              <w:t>6</w:t>
            </w:r>
            <w:r w:rsidR="000334CB">
              <w:rPr>
                <w:sz w:val="18"/>
                <w:szCs w:val="18"/>
              </w:rPr>
              <w:t>0</w:t>
            </w:r>
            <w:r w:rsidR="00A3478D" w:rsidRPr="002E01AC">
              <w:rPr>
                <w:sz w:val="18"/>
                <w:szCs w:val="18"/>
              </w:rPr>
              <w:t>.</w:t>
            </w:r>
            <w:r w:rsidR="000334CB">
              <w:rPr>
                <w:sz w:val="18"/>
                <w:szCs w:val="18"/>
              </w:rPr>
              <w:t>3</w:t>
            </w:r>
            <w:r w:rsidR="006F045C">
              <w:rPr>
                <w:sz w:val="18"/>
                <w:szCs w:val="18"/>
              </w:rPr>
              <w:t>–</w:t>
            </w:r>
            <w:r w:rsidR="000334CB" w:rsidRPr="002E01AC">
              <w:rPr>
                <w:sz w:val="18"/>
                <w:szCs w:val="18"/>
              </w:rPr>
              <w:t>10</w:t>
            </w:r>
            <w:r w:rsidR="000334CB">
              <w:rPr>
                <w:sz w:val="18"/>
                <w:szCs w:val="18"/>
              </w:rPr>
              <w:t>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2E01AC" w:rsidDel="001276B3" w:rsidRDefault="00BB43EF" w:rsidP="002E01AC">
            <w:pPr>
              <w:spacing w:after="0" w:line="240" w:lineRule="auto"/>
              <w:jc w:val="left"/>
              <w:rPr>
                <w:color w:val="000000"/>
                <w:sz w:val="18"/>
                <w:szCs w:val="18"/>
              </w:rPr>
            </w:pPr>
            <w:r w:rsidRPr="002E01AC">
              <w:rPr>
                <w:sz w:val="18"/>
                <w:szCs w:val="18"/>
              </w:rPr>
              <w:t>8</w:t>
            </w:r>
            <w:r>
              <w:rPr>
                <w:sz w:val="18"/>
                <w:szCs w:val="18"/>
              </w:rPr>
              <w:t>2</w:t>
            </w:r>
            <w:r w:rsidR="00A3478D" w:rsidRPr="002E01AC">
              <w:rPr>
                <w:sz w:val="18"/>
                <w:szCs w:val="18"/>
              </w:rPr>
              <w:t>.</w:t>
            </w:r>
            <w:r>
              <w:rPr>
                <w:sz w:val="18"/>
                <w:szCs w:val="18"/>
              </w:rPr>
              <w:t>7</w:t>
            </w:r>
            <w:r w:rsidRPr="002E01AC">
              <w:rPr>
                <w:sz w:val="18"/>
                <w:szCs w:val="18"/>
              </w:rPr>
              <w:t xml:space="preserve"> </w:t>
            </w:r>
            <w:r w:rsidR="00A3478D" w:rsidRPr="002E01AC">
              <w:rPr>
                <w:sz w:val="18"/>
                <w:szCs w:val="18"/>
              </w:rPr>
              <w:t>[49.</w:t>
            </w:r>
            <w:r w:rsidR="00C16ADB">
              <w:rPr>
                <w:sz w:val="18"/>
                <w:szCs w:val="18"/>
              </w:rPr>
              <w:t>8</w:t>
            </w:r>
            <w:r w:rsidR="006F045C">
              <w:rPr>
                <w:sz w:val="18"/>
                <w:szCs w:val="18"/>
              </w:rPr>
              <w:t>–</w:t>
            </w:r>
            <w:r w:rsidR="00A3478D"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2E01AC" w:rsidDel="001276B3" w:rsidRDefault="00C2197D" w:rsidP="002E01AC">
            <w:pPr>
              <w:spacing w:after="0" w:line="240" w:lineRule="auto"/>
              <w:jc w:val="left"/>
              <w:rPr>
                <w:color w:val="000000"/>
                <w:sz w:val="18"/>
                <w:szCs w:val="18"/>
              </w:rPr>
            </w:pPr>
            <w:r>
              <w:rPr>
                <w:sz w:val="18"/>
                <w:szCs w:val="18"/>
              </w:rPr>
              <w:t>254</w:t>
            </w:r>
            <w:r w:rsidRPr="002E01AC">
              <w:rPr>
                <w:sz w:val="18"/>
                <w:szCs w:val="18"/>
              </w:rPr>
              <w:t xml:space="preserve"> </w:t>
            </w:r>
            <w:r w:rsidR="00E546E6" w:rsidRPr="002E01AC">
              <w:rPr>
                <w:sz w:val="18"/>
                <w:szCs w:val="18"/>
              </w:rPr>
              <w:t>(</w:t>
            </w:r>
            <w:r>
              <w:rPr>
                <w:sz w:val="18"/>
                <w:szCs w:val="18"/>
              </w:rPr>
              <w:t>3</w:t>
            </w:r>
            <w:r w:rsidR="00E6161B" w:rsidRPr="002E01AC">
              <w:rPr>
                <w:sz w:val="18"/>
                <w:szCs w:val="18"/>
              </w:rPr>
              <w:t>5</w:t>
            </w:r>
            <w:r w:rsidR="00E546E6" w:rsidRPr="002E01AC">
              <w:rPr>
                <w:sz w:val="18"/>
                <w:szCs w:val="18"/>
              </w:rPr>
              <w:t>.</w:t>
            </w:r>
            <w:r>
              <w:rPr>
                <w:sz w:val="18"/>
                <w:szCs w:val="18"/>
              </w:rPr>
              <w:t>8)</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2E01AC" w:rsidDel="001276B3" w:rsidRDefault="002F76B6" w:rsidP="002E01AC">
            <w:pPr>
              <w:spacing w:after="0" w:line="240" w:lineRule="auto"/>
              <w:jc w:val="left"/>
              <w:rPr>
                <w:color w:val="000000"/>
                <w:sz w:val="18"/>
                <w:szCs w:val="18"/>
              </w:rPr>
            </w:pPr>
            <w:r w:rsidRPr="002E01AC">
              <w:rPr>
                <w:sz w:val="18"/>
                <w:szCs w:val="18"/>
              </w:rPr>
              <w:t>2</w:t>
            </w:r>
            <w:r w:rsidR="0029302E">
              <w:rPr>
                <w:sz w:val="18"/>
                <w:szCs w:val="18"/>
              </w:rPr>
              <w:t>31</w:t>
            </w:r>
            <w:r w:rsidRPr="002E01AC">
              <w:rPr>
                <w:sz w:val="18"/>
                <w:szCs w:val="18"/>
              </w:rPr>
              <w:t xml:space="preserve"> </w:t>
            </w:r>
            <w:r w:rsidR="00E546E6" w:rsidRPr="002E01AC">
              <w:rPr>
                <w:sz w:val="18"/>
                <w:szCs w:val="18"/>
              </w:rPr>
              <w:t>(</w:t>
            </w:r>
            <w:r w:rsidRPr="002E01AC">
              <w:rPr>
                <w:sz w:val="18"/>
                <w:szCs w:val="18"/>
              </w:rPr>
              <w:t>4</w:t>
            </w:r>
            <w:r w:rsidR="001274A1">
              <w:rPr>
                <w:sz w:val="18"/>
                <w:szCs w:val="18"/>
              </w:rPr>
              <w:t>6</w:t>
            </w:r>
            <w:r w:rsidR="00E546E6" w:rsidRPr="002E01AC">
              <w:rPr>
                <w:sz w:val="18"/>
                <w:szCs w:val="18"/>
              </w:rPr>
              <w:t>.</w:t>
            </w:r>
            <w:r w:rsidR="001274A1">
              <w:rPr>
                <w:sz w:val="18"/>
                <w:szCs w:val="18"/>
              </w:rPr>
              <w:t>6</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2E01AC" w:rsidDel="001276B3" w:rsidRDefault="00AA2566" w:rsidP="002E01AC">
            <w:pPr>
              <w:spacing w:after="0" w:line="240" w:lineRule="auto"/>
              <w:jc w:val="left"/>
              <w:rPr>
                <w:color w:val="000000"/>
                <w:sz w:val="18"/>
                <w:szCs w:val="18"/>
              </w:rPr>
            </w:pPr>
            <w:r>
              <w:rPr>
                <w:sz w:val="18"/>
                <w:szCs w:val="18"/>
              </w:rPr>
              <w:t>8</w:t>
            </w:r>
            <w:r w:rsidRPr="002E01AC">
              <w:rPr>
                <w:sz w:val="18"/>
                <w:szCs w:val="18"/>
              </w:rPr>
              <w:t xml:space="preserve">2 </w:t>
            </w:r>
            <w:r w:rsidR="00E546E6" w:rsidRPr="002E01AC">
              <w:rPr>
                <w:sz w:val="18"/>
                <w:szCs w:val="18"/>
              </w:rPr>
              <w:t>(</w:t>
            </w:r>
            <w:r w:rsidRPr="002E01AC">
              <w:rPr>
                <w:sz w:val="18"/>
                <w:szCs w:val="18"/>
              </w:rPr>
              <w:t>1</w:t>
            </w:r>
            <w:r>
              <w:rPr>
                <w:sz w:val="18"/>
                <w:szCs w:val="18"/>
              </w:rPr>
              <w:t>8</w:t>
            </w:r>
            <w:r w:rsidR="00E546E6" w:rsidRPr="002E01AC">
              <w:rPr>
                <w:sz w:val="18"/>
                <w:szCs w:val="18"/>
              </w:rPr>
              <w:t>.</w:t>
            </w:r>
            <w:r>
              <w:rPr>
                <w:sz w:val="18"/>
                <w:szCs w:val="18"/>
              </w:rPr>
              <w:t>2</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002D08CE">
              <w:rPr>
                <w:sz w:val="18"/>
                <w:szCs w:val="18"/>
              </w:rPr>
              <w:t>8</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2E01AC" w:rsidDel="001276B3" w:rsidRDefault="008E34FC" w:rsidP="002E01AC">
            <w:pPr>
              <w:spacing w:after="0" w:line="240" w:lineRule="auto"/>
              <w:jc w:val="left"/>
              <w:rPr>
                <w:color w:val="000000"/>
                <w:sz w:val="18"/>
                <w:szCs w:val="18"/>
              </w:rPr>
            </w:pPr>
            <w:r>
              <w:rPr>
                <w:sz w:val="18"/>
                <w:szCs w:val="18"/>
              </w:rPr>
              <w:t>692</w:t>
            </w:r>
            <w:r w:rsidRPr="002E01AC">
              <w:rPr>
                <w:sz w:val="18"/>
                <w:szCs w:val="18"/>
              </w:rPr>
              <w:t xml:space="preserve"> </w:t>
            </w:r>
            <w:r w:rsidR="00E546E6" w:rsidRPr="002E01AC">
              <w:rPr>
                <w:sz w:val="18"/>
                <w:szCs w:val="18"/>
              </w:rPr>
              <w:t>(</w:t>
            </w:r>
            <w:r>
              <w:rPr>
                <w:sz w:val="18"/>
                <w:szCs w:val="18"/>
              </w:rPr>
              <w:t>21</w:t>
            </w:r>
            <w:r w:rsidR="00E546E6" w:rsidRPr="002E01AC">
              <w:rPr>
                <w:sz w:val="18"/>
                <w:szCs w:val="18"/>
              </w:rPr>
              <w:t>.</w:t>
            </w:r>
            <w:r>
              <w:rPr>
                <w:sz w:val="18"/>
                <w:szCs w:val="18"/>
              </w:rPr>
              <w:t>8</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lastRenderedPageBreak/>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C736E4"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632A7E" w:rsidP="007723C0">
      <w:r>
        <w:rPr>
          <w:noProof/>
        </w:rPr>
        <w:lastRenderedPageBreak/>
        <w:drawing>
          <wp:inline distT="0" distB="0" distL="0" distR="0" wp14:anchorId="1083E491" wp14:editId="4CD051C2">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sabel Spriet" w:date="2024-01-19T10:13:00Z" w:initials="IS">
    <w:p w14:paraId="427D26FC" w14:textId="77777777" w:rsidR="001300AC" w:rsidRDefault="001300AC" w:rsidP="00605FA1">
      <w:pPr>
        <w:pStyle w:val="CommentText"/>
        <w:jc w:val="left"/>
      </w:pPr>
      <w:r>
        <w:rPr>
          <w:rStyle w:val="CommentReference"/>
        </w:rPr>
        <w:annotationRef/>
      </w:r>
      <w:r>
        <w:t>What about hepatotoxicity? Is this not concentration-dependent? Might be important to add here, or in the discussion section, to avoid questions on that.</w:t>
      </w:r>
    </w:p>
  </w:comment>
  <w:comment w:id="4" w:author="Isabel Spriet" w:date="2024-01-19T10:20:00Z" w:initials="IS">
    <w:p w14:paraId="52C93CE6" w14:textId="77777777" w:rsidR="00DB1077" w:rsidRDefault="00DB1077" w:rsidP="0058297A">
      <w:pPr>
        <w:pStyle w:val="CommentText"/>
        <w:jc w:val="left"/>
      </w:pPr>
      <w:r>
        <w:rPr>
          <w:rStyle w:val="CommentReference"/>
        </w:rPr>
        <w:annotationRef/>
      </w:r>
      <w:r>
        <w:t>Is there any peak related toxicity described?</w:t>
      </w:r>
    </w:p>
  </w:comment>
  <w:comment w:id="5" w:author="My Luong Vuong" w:date="2024-01-31T13:43:00Z" w:initials="MLV">
    <w:p w14:paraId="02D25B95" w14:textId="77777777" w:rsidR="00465DC3" w:rsidRDefault="00465DC3" w:rsidP="00217A74">
      <w:pPr>
        <w:pStyle w:val="CommentText"/>
        <w:jc w:val="left"/>
      </w:pPr>
      <w:r>
        <w:rPr>
          <w:rStyle w:val="CommentReference"/>
        </w:rPr>
        <w:annotationRef/>
      </w:r>
      <w:r>
        <w:rPr>
          <w:lang w:val="en-US"/>
        </w:rPr>
        <w:t>Editted</w:t>
      </w:r>
    </w:p>
  </w:comment>
  <w:comment w:id="18" w:author="Isabel Spriet" w:date="2024-01-19T10:16:00Z" w:initials="IS">
    <w:p w14:paraId="3975B0CA" w14:textId="5530446C" w:rsidR="001300AC" w:rsidRDefault="001300AC" w:rsidP="00B06701">
      <w:pPr>
        <w:pStyle w:val="CommentText"/>
        <w:jc w:val="left"/>
      </w:pPr>
      <w:r>
        <w:rPr>
          <w:rStyle w:val="CommentReference"/>
        </w:rPr>
        <w:annotationRef/>
      </w:r>
      <w:r>
        <w:t>Do we miss new studies published between then and now? If not, we can adapt this date?</w:t>
      </w:r>
    </w:p>
  </w:comment>
  <w:comment w:id="19" w:author="My Luong Vuong" w:date="2024-01-31T13:44:00Z" w:initials="MLV">
    <w:p w14:paraId="1AA2AF9E" w14:textId="77777777" w:rsidR="00D3510F" w:rsidRDefault="00D3510F" w:rsidP="001E4918">
      <w:pPr>
        <w:pStyle w:val="CommentText"/>
        <w:jc w:val="left"/>
      </w:pPr>
      <w:r>
        <w:rPr>
          <w:rStyle w:val="CommentReference"/>
        </w:rPr>
        <w:annotationRef/>
      </w:r>
      <w:r>
        <w:rPr>
          <w:lang w:val="en-US"/>
        </w:rPr>
        <w:t>Date updated</w:t>
      </w:r>
    </w:p>
  </w:comment>
  <w:comment w:id="26" w:author="Isabel Spriet" w:date="2024-01-19T10:24:00Z" w:initials="IS">
    <w:p w14:paraId="03AB5245" w14:textId="5381C2FA" w:rsidR="00DB1077" w:rsidRDefault="00DB1077">
      <w:pPr>
        <w:pStyle w:val="CommentText"/>
        <w:jc w:val="left"/>
      </w:pPr>
      <w:r>
        <w:rPr>
          <w:rStyle w:val="CommentReference"/>
        </w:rPr>
        <w:annotationRef/>
      </w:r>
      <w:r>
        <w:t>To be discussed: for C. glabrata: which is considered as 'susceptible at increased exposure' the breakpoint for resistance is &gt;16 mg/L. What about PTA in case of C. glabrata with a MIC of 8 or 16 mg/L, which are considered susceptible with increased exposure and thus treatable with fluconazole?</w:t>
      </w:r>
    </w:p>
    <w:p w14:paraId="5E7FDBA9" w14:textId="77777777" w:rsidR="00DB1077" w:rsidRDefault="00DB1077">
      <w:pPr>
        <w:pStyle w:val="CommentText"/>
        <w:jc w:val="left"/>
      </w:pPr>
    </w:p>
    <w:p w14:paraId="58354165" w14:textId="77777777" w:rsidR="00DB1077" w:rsidRDefault="00DB1077" w:rsidP="00A46C41">
      <w:pPr>
        <w:pStyle w:val="CommentText"/>
        <w:jc w:val="left"/>
      </w:pPr>
      <w:r>
        <w:t>Now we do TDM in this setting, and we aim for a Ctrough of 40-60 mg/L.</w:t>
      </w:r>
    </w:p>
  </w:comment>
  <w:comment w:id="27" w:author="My Luong Vuong" w:date="2024-01-30T16:45:00Z" w:initials="MLV">
    <w:p w14:paraId="0E4114CD" w14:textId="77777777" w:rsidR="00D279D8" w:rsidRDefault="00E13F84" w:rsidP="007A7A06">
      <w:pPr>
        <w:pStyle w:val="CommentText"/>
        <w:jc w:val="left"/>
      </w:pPr>
      <w:r>
        <w:rPr>
          <w:rStyle w:val="CommentReference"/>
        </w:rPr>
        <w:annotationRef/>
      </w:r>
      <w:r w:rsidR="00D279D8">
        <w:rPr>
          <w:color w:val="000000"/>
        </w:rPr>
        <w:t>Done.</w:t>
      </w:r>
      <w:r w:rsidR="00D279D8">
        <w:rPr>
          <w:color w:val="000000"/>
        </w:rPr>
        <w:br/>
        <w:t xml:space="preserve">Reference: </w:t>
      </w:r>
      <w:hyperlink r:id="rId1" w:history="1">
        <w:r w:rsidR="00D279D8" w:rsidRPr="007A7A06">
          <w:rPr>
            <w:rStyle w:val="Hyperlink"/>
          </w:rPr>
          <w:t>https://www.sciencedirect.com/science/article/pii/S1156523317302202</w:t>
        </w:r>
      </w:hyperlink>
      <w:r w:rsidR="00D279D8">
        <w:rPr>
          <w:color w:val="000000"/>
        </w:rPr>
        <w:t xml:space="preserve"> &amp; </w:t>
      </w:r>
      <w:hyperlink r:id="rId2" w:history="1">
        <w:r w:rsidR="00D279D8" w:rsidRPr="007A7A06">
          <w:rPr>
            <w:rStyle w:val="Hyperlink"/>
          </w:rPr>
          <w:t>https://www.enago.com/academy/em-dash-vs-en-dash/</w:t>
        </w:r>
      </w:hyperlink>
    </w:p>
  </w:comment>
  <w:comment w:id="30" w:author="Isabel Spriet" w:date="2024-01-19T10:25:00Z" w:initials="IS">
    <w:p w14:paraId="2E4DEB55" w14:textId="50EF7D45" w:rsidR="00DB1077" w:rsidRDefault="00DB1077">
      <w:pPr>
        <w:pStyle w:val="CommentText"/>
        <w:jc w:val="left"/>
      </w:pPr>
      <w:r>
        <w:rPr>
          <w:rStyle w:val="CommentReference"/>
        </w:rPr>
        <w:annotationRef/>
      </w:r>
      <w:r>
        <w:t xml:space="preserve">In patients without CRRT, I assume? </w:t>
      </w:r>
    </w:p>
    <w:p w14:paraId="3FF3881A" w14:textId="77777777" w:rsidR="00DB1077" w:rsidRDefault="00DB1077" w:rsidP="00716D2D">
      <w:pPr>
        <w:pStyle w:val="CommentText"/>
        <w:jc w:val="left"/>
      </w:pPr>
      <w:r>
        <w:t>To be added in order to be as clear as possible?</w:t>
      </w:r>
    </w:p>
  </w:comment>
  <w:comment w:id="31" w:author="My Luong Vuong" w:date="2024-01-31T13:46:00Z" w:initials="MLV">
    <w:p w14:paraId="293BC86E" w14:textId="77777777" w:rsidR="001C0D9F" w:rsidRDefault="001C0D9F" w:rsidP="004F5A12">
      <w:pPr>
        <w:pStyle w:val="CommentText"/>
        <w:jc w:val="left"/>
      </w:pPr>
      <w:r>
        <w:rPr>
          <w:rStyle w:val="CommentReference"/>
        </w:rPr>
        <w:annotationRef/>
      </w:r>
      <w:r>
        <w:rPr>
          <w:lang w:val="en-US"/>
        </w:rPr>
        <w:t>added</w:t>
      </w:r>
    </w:p>
  </w:comment>
  <w:comment w:id="32" w:author="Isabel Spriet" w:date="2024-01-19T10:25:00Z" w:initials="IS">
    <w:p w14:paraId="274E4920" w14:textId="253189F0" w:rsidR="00DB1077" w:rsidRDefault="00DB1077" w:rsidP="00D23946">
      <w:pPr>
        <w:pStyle w:val="CommentText"/>
        <w:jc w:val="left"/>
      </w:pPr>
      <w:r>
        <w:rPr>
          <w:rStyle w:val="CommentReference"/>
        </w:rPr>
        <w:annotationRef/>
      </w:r>
      <w:r>
        <w:t>Do you know more detail? % on CVVH vs. CVVHDF?</w:t>
      </w:r>
    </w:p>
  </w:comment>
  <w:comment w:id="33" w:author="Isabel Spriet" w:date="2024-01-19T10:27:00Z" w:initials="IS">
    <w:p w14:paraId="7536D706" w14:textId="77777777" w:rsidR="00DB1077" w:rsidRDefault="00DB1077">
      <w:pPr>
        <w:pStyle w:val="CommentText"/>
        <w:jc w:val="left"/>
      </w:pPr>
      <w:r>
        <w:rPr>
          <w:rStyle w:val="CommentReference"/>
        </w:rPr>
        <w:annotationRef/>
      </w:r>
      <w:r>
        <w:t xml:space="preserve">A question that might come from the reviewers: in the group of 'no CRRT': how much patients were treated with IHD?  Or have these been excluded? </w:t>
      </w:r>
    </w:p>
    <w:p w14:paraId="0A4100A0" w14:textId="77777777" w:rsidR="00DB1077" w:rsidRDefault="00DB1077" w:rsidP="00250CE8">
      <w:pPr>
        <w:pStyle w:val="CommentText"/>
        <w:jc w:val="left"/>
      </w:pPr>
      <w:r>
        <w:t>Or are IHD patients included in the CRRT group, if yes, then we should change CRRT in RRT - as IHD is intermittently for about 5hrs per day.</w:t>
      </w:r>
    </w:p>
  </w:comment>
  <w:comment w:id="34" w:author="My Luong Vuong" w:date="2024-01-31T13:47:00Z" w:initials="MLV">
    <w:p w14:paraId="2E8484F3" w14:textId="77777777" w:rsidR="00752720" w:rsidRDefault="00752720" w:rsidP="00D85467">
      <w:pPr>
        <w:pStyle w:val="CommentText"/>
        <w:jc w:val="left"/>
      </w:pPr>
      <w:r>
        <w:rPr>
          <w:rStyle w:val="CommentReference"/>
        </w:rPr>
        <w:annotationRef/>
      </w:r>
      <w:r>
        <w:rPr>
          <w:lang w:val="en-US"/>
        </w:rPr>
        <w:t>Here I updated the figure for CRRT from 18% to 19.2%, in which all IHDs are considered CRRT now</w:t>
      </w:r>
    </w:p>
  </w:comment>
  <w:comment w:id="42" w:author="Isabel Spriet" w:date="2024-01-19T10:30:00Z" w:initials="IS">
    <w:p w14:paraId="2EA8E2EF" w14:textId="77777777" w:rsidR="009B1E00" w:rsidRDefault="009B1E00" w:rsidP="00BD6AEA">
      <w:pPr>
        <w:pStyle w:val="CommentText"/>
        <w:jc w:val="left"/>
      </w:pPr>
      <w:r>
        <w:rPr>
          <w:rStyle w:val="CommentReference"/>
        </w:rPr>
        <w:annotationRef/>
      </w:r>
      <w:r>
        <w:t>Why are we presenting here the results for an AUC of 400? Why not the one aiming at an AUC of 200 (fully susceptible Candida spp)?</w:t>
      </w:r>
    </w:p>
  </w:comment>
  <w:comment w:id="43" w:author="My Luong Vuong" w:date="2024-01-31T13:48:00Z" w:initials="MLV">
    <w:p w14:paraId="285AAF95" w14:textId="77777777" w:rsidR="00AC3BF3" w:rsidRDefault="00AC3BF3" w:rsidP="00F84B6C">
      <w:pPr>
        <w:pStyle w:val="CommentText"/>
        <w:jc w:val="left"/>
      </w:pPr>
      <w:r>
        <w:rPr>
          <w:rStyle w:val="CommentReference"/>
        </w:rPr>
        <w:annotationRef/>
      </w:r>
      <w:r>
        <w:rPr>
          <w:lang w:val="en-US"/>
        </w:rPr>
        <w:t>added</w:t>
      </w:r>
    </w:p>
  </w:comment>
  <w:comment w:id="44" w:author="Isabel Spriet" w:date="2024-01-19T10:31:00Z" w:initials="IS">
    <w:p w14:paraId="7E68EF54" w14:textId="32CD13EF" w:rsidR="009B1E00" w:rsidRDefault="009B1E00" w:rsidP="003D26E6">
      <w:pPr>
        <w:pStyle w:val="CommentText"/>
        <w:jc w:val="left"/>
      </w:pPr>
      <w:r>
        <w:rPr>
          <w:rStyle w:val="CommentReference"/>
        </w:rPr>
        <w:annotationRef/>
      </w:r>
      <w:r>
        <w:t>But later on, i.e. on day 7 and 14, PTA is acceptable with standard doses?</w:t>
      </w:r>
    </w:p>
  </w:comment>
  <w:comment w:id="45" w:author="My Luong Vuong" w:date="2024-01-31T14:26:00Z" w:initials="MLV">
    <w:p w14:paraId="14B98AD9" w14:textId="77777777" w:rsidR="008B0C50" w:rsidRDefault="008B0C50" w:rsidP="00B0439F">
      <w:pPr>
        <w:pStyle w:val="CommentText"/>
        <w:jc w:val="left"/>
      </w:pPr>
      <w:r>
        <w:rPr>
          <w:rStyle w:val="CommentReference"/>
        </w:rPr>
        <w:annotationRef/>
      </w:r>
      <w:r>
        <w:rPr>
          <w:lang w:val="en-US"/>
        </w:rPr>
        <w:t>I added a sentence for day 3 onwards</w:t>
      </w:r>
    </w:p>
  </w:comment>
  <w:comment w:id="53" w:author="Isabel Spriet" w:date="2024-01-19T10:32:00Z" w:initials="IS">
    <w:p w14:paraId="17C06035" w14:textId="3B6F3DB0" w:rsidR="009B1E00" w:rsidRDefault="009B1E00" w:rsidP="00DF4089">
      <w:pPr>
        <w:pStyle w:val="CommentText"/>
        <w:jc w:val="left"/>
      </w:pPr>
      <w:r>
        <w:rPr>
          <w:rStyle w:val="CommentReference"/>
        </w:rPr>
        <w:annotationRef/>
      </w:r>
      <w:r>
        <w:t>200 or 400? To be adde dhere</w:t>
      </w:r>
    </w:p>
  </w:comment>
  <w:comment w:id="54" w:author="Isabel Spriet" w:date="2024-01-19T10:39:00Z" w:initials="IS">
    <w:p w14:paraId="4207810F" w14:textId="77777777" w:rsidR="009B1E00" w:rsidRDefault="009B1E00" w:rsidP="007A70B4">
      <w:pPr>
        <w:pStyle w:val="CommentText"/>
        <w:jc w:val="left"/>
      </w:pPr>
      <w:r>
        <w:rPr>
          <w:rStyle w:val="CommentReference"/>
        </w:rPr>
        <w:annotationRef/>
      </w:r>
      <w:r>
        <w:t>As referred to later on in your discussion section: I guess it is 200, so using an MIC of &lt; or = 2 mg/L</w:t>
      </w:r>
    </w:p>
  </w:comment>
  <w:comment w:id="55" w:author="My Luong Vuong" w:date="2024-01-31T14:26:00Z" w:initials="MLV">
    <w:p w14:paraId="3E68762C" w14:textId="77777777" w:rsidR="008B0C50" w:rsidRDefault="008B0C50" w:rsidP="002F26AF">
      <w:pPr>
        <w:pStyle w:val="CommentText"/>
        <w:jc w:val="left"/>
      </w:pPr>
      <w:r>
        <w:rPr>
          <w:rStyle w:val="CommentReference"/>
        </w:rPr>
        <w:annotationRef/>
      </w:r>
      <w:r>
        <w:rPr>
          <w:lang w:val="en-US"/>
        </w:rPr>
        <w:t>added</w:t>
      </w:r>
    </w:p>
  </w:comment>
  <w:comment w:id="59" w:author="Isabel Spriet" w:date="2024-01-19T10:41:00Z" w:initials="IS">
    <w:p w14:paraId="108FEBD0" w14:textId="14B43162" w:rsidR="009B1E00" w:rsidRDefault="009B1E00">
      <w:pPr>
        <w:pStyle w:val="CommentText"/>
        <w:jc w:val="left"/>
      </w:pPr>
      <w:r>
        <w:rPr>
          <w:rStyle w:val="CommentReference"/>
        </w:rPr>
        <w:annotationRef/>
      </w:r>
      <w:r>
        <w:t xml:space="preserve">With this: you are questioning the concept of 'susceptible, increased exposure' in the ICU setting? </w:t>
      </w:r>
    </w:p>
    <w:p w14:paraId="7C564261" w14:textId="77777777" w:rsidR="009B1E00" w:rsidRDefault="009B1E00">
      <w:pPr>
        <w:pStyle w:val="CommentText"/>
        <w:jc w:val="left"/>
      </w:pPr>
    </w:p>
    <w:p w14:paraId="407D3D05" w14:textId="77777777" w:rsidR="009B1E00" w:rsidRDefault="009B1E00" w:rsidP="0084603A">
      <w:pPr>
        <w:pStyle w:val="CommentText"/>
        <w:jc w:val="left"/>
      </w:pPr>
      <w:r>
        <w:t>To discuss again: is the consequence then that we should use an echinocandin until the patient is discharged to a normal ward (and off CRRT) where de-escalation to fluco is then possible?</w:t>
      </w:r>
    </w:p>
  </w:comment>
  <w:comment w:id="60" w:author="My Luong Vuong" w:date="2024-01-31T14:27:00Z" w:initials="MLV">
    <w:p w14:paraId="01B505A1" w14:textId="77777777" w:rsidR="005A03DA" w:rsidRDefault="005A03DA" w:rsidP="007A0B04">
      <w:pPr>
        <w:pStyle w:val="CommentText"/>
        <w:jc w:val="left"/>
      </w:pPr>
      <w:r>
        <w:rPr>
          <w:rStyle w:val="CommentReference"/>
        </w:rPr>
        <w:annotationRef/>
      </w:r>
      <w:r>
        <w:rPr>
          <w:lang w:val="en-US"/>
        </w:rPr>
        <w:t>added</w:t>
      </w:r>
    </w:p>
  </w:comment>
  <w:comment w:id="95" w:author="My Luong Vuong" w:date="2024-01-30T22:18:00Z" w:initials="MLV">
    <w:p w14:paraId="0691C63E" w14:textId="77777777" w:rsidR="00094C7C" w:rsidRDefault="00094C7C" w:rsidP="00E958B1">
      <w:pPr>
        <w:pStyle w:val="CommentText"/>
        <w:jc w:val="left"/>
      </w:pPr>
      <w:r>
        <w:rPr>
          <w:rStyle w:val="CommentReference"/>
        </w:rPr>
        <w:annotationRef/>
      </w:r>
      <w:r>
        <w:rPr>
          <w:lang w:val="en-US"/>
        </w:rPr>
        <w:t>I updated this considering IHD as CR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7D26FC" w15:done="0"/>
  <w15:commentEx w15:paraId="52C93CE6" w15:paraIdParent="427D26FC" w15:done="0"/>
  <w15:commentEx w15:paraId="02D25B95" w15:paraIdParent="427D26FC" w15:done="0"/>
  <w15:commentEx w15:paraId="3975B0CA" w15:done="0"/>
  <w15:commentEx w15:paraId="1AA2AF9E" w15:paraIdParent="3975B0CA" w15:done="0"/>
  <w15:commentEx w15:paraId="58354165" w15:done="0"/>
  <w15:commentEx w15:paraId="0E4114CD" w15:paraIdParent="58354165" w15:done="0"/>
  <w15:commentEx w15:paraId="3FF3881A" w15:done="0"/>
  <w15:commentEx w15:paraId="293BC86E" w15:paraIdParent="3FF3881A" w15:done="0"/>
  <w15:commentEx w15:paraId="274E4920" w15:done="0"/>
  <w15:commentEx w15:paraId="0A4100A0" w15:paraIdParent="274E4920" w15:done="0"/>
  <w15:commentEx w15:paraId="2E8484F3" w15:paraIdParent="274E4920" w15:done="0"/>
  <w15:commentEx w15:paraId="2EA8E2EF" w15:done="0"/>
  <w15:commentEx w15:paraId="285AAF95" w15:paraIdParent="2EA8E2EF" w15:done="0"/>
  <w15:commentEx w15:paraId="7E68EF54" w15:done="0"/>
  <w15:commentEx w15:paraId="14B98AD9" w15:paraIdParent="7E68EF54" w15:done="0"/>
  <w15:commentEx w15:paraId="17C06035" w15:done="0"/>
  <w15:commentEx w15:paraId="4207810F" w15:paraIdParent="17C06035" w15:done="0"/>
  <w15:commentEx w15:paraId="3E68762C" w15:paraIdParent="17C06035" w15:done="0"/>
  <w15:commentEx w15:paraId="407D3D05" w15:done="0"/>
  <w15:commentEx w15:paraId="01B505A1" w15:paraIdParent="407D3D05" w15:done="0"/>
  <w15:commentEx w15:paraId="0691C6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0AC57A" w16cex:dateUtc="2024-01-19T09:13:00Z"/>
  <w16cex:commentExtensible w16cex:durableId="71FA341E" w16cex:dateUtc="2024-01-19T09:20:00Z"/>
  <w16cex:commentExtensible w16cex:durableId="2964CCED" w16cex:dateUtc="2024-01-31T12:43:00Z"/>
  <w16cex:commentExtensible w16cex:durableId="148C1369" w16cex:dateUtc="2024-01-19T09:16:00Z"/>
  <w16cex:commentExtensible w16cex:durableId="2964CD45" w16cex:dateUtc="2024-01-31T12:44:00Z"/>
  <w16cex:commentExtensible w16cex:durableId="257572AF" w16cex:dateUtc="2024-01-19T09:24:00Z"/>
  <w16cex:commentExtensible w16cex:durableId="2963A63C" w16cex:dateUtc="2024-01-30T15:45:00Z"/>
  <w16cex:commentExtensible w16cex:durableId="5629459D" w16cex:dateUtc="2024-01-19T09:25:00Z"/>
  <w16cex:commentExtensible w16cex:durableId="2964CDBA" w16cex:dateUtc="2024-01-31T12:46:00Z"/>
  <w16cex:commentExtensible w16cex:durableId="5EBE1908" w16cex:dateUtc="2024-01-19T09:25:00Z"/>
  <w16cex:commentExtensible w16cex:durableId="7AED3C45" w16cex:dateUtc="2024-01-19T09:27:00Z"/>
  <w16cex:commentExtensible w16cex:durableId="2964CDEF" w16cex:dateUtc="2024-01-31T12:47:00Z"/>
  <w16cex:commentExtensible w16cex:durableId="1A54FB27" w16cex:dateUtc="2024-01-19T09:30:00Z"/>
  <w16cex:commentExtensible w16cex:durableId="2964CE13" w16cex:dateUtc="2024-01-31T12:48:00Z"/>
  <w16cex:commentExtensible w16cex:durableId="1F793FD8" w16cex:dateUtc="2024-01-19T09:31:00Z"/>
  <w16cex:commentExtensible w16cex:durableId="2964D6FF" w16cex:dateUtc="2024-01-31T13:26:00Z"/>
  <w16cex:commentExtensible w16cex:durableId="79443F74" w16cex:dateUtc="2024-01-19T09:32:00Z"/>
  <w16cex:commentExtensible w16cex:durableId="6093FAFD" w16cex:dateUtc="2024-01-19T09:39:00Z"/>
  <w16cex:commentExtensible w16cex:durableId="2964D71C" w16cex:dateUtc="2024-01-31T13:26:00Z"/>
  <w16cex:commentExtensible w16cex:durableId="51698640" w16cex:dateUtc="2024-01-19T09:41:00Z"/>
  <w16cex:commentExtensible w16cex:durableId="2964D741" w16cex:dateUtc="2024-01-31T13:27:00Z"/>
  <w16cex:commentExtensible w16cex:durableId="2963F449" w16cex:dateUtc="2024-01-30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7D26FC" w16cid:durableId="390AC57A"/>
  <w16cid:commentId w16cid:paraId="52C93CE6" w16cid:durableId="71FA341E"/>
  <w16cid:commentId w16cid:paraId="02D25B95" w16cid:durableId="2964CCED"/>
  <w16cid:commentId w16cid:paraId="3975B0CA" w16cid:durableId="148C1369"/>
  <w16cid:commentId w16cid:paraId="1AA2AF9E" w16cid:durableId="2964CD45"/>
  <w16cid:commentId w16cid:paraId="58354165" w16cid:durableId="257572AF"/>
  <w16cid:commentId w16cid:paraId="0E4114CD" w16cid:durableId="2963A63C"/>
  <w16cid:commentId w16cid:paraId="3FF3881A" w16cid:durableId="5629459D"/>
  <w16cid:commentId w16cid:paraId="293BC86E" w16cid:durableId="2964CDBA"/>
  <w16cid:commentId w16cid:paraId="274E4920" w16cid:durableId="5EBE1908"/>
  <w16cid:commentId w16cid:paraId="0A4100A0" w16cid:durableId="7AED3C45"/>
  <w16cid:commentId w16cid:paraId="2E8484F3" w16cid:durableId="2964CDEF"/>
  <w16cid:commentId w16cid:paraId="2EA8E2EF" w16cid:durableId="1A54FB27"/>
  <w16cid:commentId w16cid:paraId="285AAF95" w16cid:durableId="2964CE13"/>
  <w16cid:commentId w16cid:paraId="7E68EF54" w16cid:durableId="1F793FD8"/>
  <w16cid:commentId w16cid:paraId="14B98AD9" w16cid:durableId="2964D6FF"/>
  <w16cid:commentId w16cid:paraId="17C06035" w16cid:durableId="79443F74"/>
  <w16cid:commentId w16cid:paraId="4207810F" w16cid:durableId="6093FAFD"/>
  <w16cid:commentId w16cid:paraId="3E68762C" w16cid:durableId="2964D71C"/>
  <w16cid:commentId w16cid:paraId="407D3D05" w16cid:durableId="51698640"/>
  <w16cid:commentId w16cid:paraId="01B505A1" w16cid:durableId="2964D741"/>
  <w16cid:commentId w16cid:paraId="0691C63E" w16cid:durableId="2963F4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34025" w14:textId="77777777" w:rsidR="003E6592" w:rsidRDefault="003E6592" w:rsidP="00593CAA">
      <w:r>
        <w:separator/>
      </w:r>
    </w:p>
  </w:endnote>
  <w:endnote w:type="continuationSeparator" w:id="0">
    <w:p w14:paraId="55651496" w14:textId="77777777" w:rsidR="003E6592" w:rsidRDefault="003E6592" w:rsidP="00593CAA">
      <w:r>
        <w:continuationSeparator/>
      </w:r>
    </w:p>
  </w:endnote>
  <w:endnote w:type="continuationNotice" w:id="1">
    <w:p w14:paraId="5005E9D7" w14:textId="77777777" w:rsidR="003E6592" w:rsidRDefault="003E65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F64D8" w14:textId="77777777" w:rsidR="003E6592" w:rsidRDefault="003E6592" w:rsidP="00593CAA">
      <w:r>
        <w:separator/>
      </w:r>
    </w:p>
  </w:footnote>
  <w:footnote w:type="continuationSeparator" w:id="0">
    <w:p w14:paraId="29769825" w14:textId="77777777" w:rsidR="003E6592" w:rsidRDefault="003E6592" w:rsidP="00593CAA">
      <w:r>
        <w:continuationSeparator/>
      </w:r>
    </w:p>
  </w:footnote>
  <w:footnote w:type="continuationNotice" w:id="1">
    <w:p w14:paraId="2BC9D67E" w14:textId="77777777" w:rsidR="003E6592" w:rsidRDefault="003E65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 Spriet">
    <w15:presenceInfo w15:providerId="AD" w15:userId="S::isabel.spriet@uzleuven.be::13817a60-2321-4779-8e33-6bba52ca5d23"/>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item&gt;76&lt;/item&gt;&lt;item&gt;77&lt;/item&gt;&lt;item&gt;78&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4CB"/>
    <w:rsid w:val="0003366C"/>
    <w:rsid w:val="00033B3B"/>
    <w:rsid w:val="000344A3"/>
    <w:rsid w:val="0003455F"/>
    <w:rsid w:val="00035A20"/>
    <w:rsid w:val="00035E4E"/>
    <w:rsid w:val="0003626F"/>
    <w:rsid w:val="00036378"/>
    <w:rsid w:val="000369E5"/>
    <w:rsid w:val="00036E49"/>
    <w:rsid w:val="00037192"/>
    <w:rsid w:val="00037D26"/>
    <w:rsid w:val="00037E4A"/>
    <w:rsid w:val="00040181"/>
    <w:rsid w:val="000406A6"/>
    <w:rsid w:val="0004173C"/>
    <w:rsid w:val="00041D63"/>
    <w:rsid w:val="000424EE"/>
    <w:rsid w:val="0004268F"/>
    <w:rsid w:val="000435D9"/>
    <w:rsid w:val="00043910"/>
    <w:rsid w:val="000439E1"/>
    <w:rsid w:val="00043F91"/>
    <w:rsid w:val="0004401E"/>
    <w:rsid w:val="00044832"/>
    <w:rsid w:val="000449D5"/>
    <w:rsid w:val="00044CFA"/>
    <w:rsid w:val="00045BCE"/>
    <w:rsid w:val="00045C42"/>
    <w:rsid w:val="00045E2C"/>
    <w:rsid w:val="000461F0"/>
    <w:rsid w:val="00046914"/>
    <w:rsid w:val="00047164"/>
    <w:rsid w:val="00047461"/>
    <w:rsid w:val="0004753D"/>
    <w:rsid w:val="00047D64"/>
    <w:rsid w:val="00047E03"/>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A79"/>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7C"/>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196"/>
    <w:rsid w:val="000A495C"/>
    <w:rsid w:val="000A4A2D"/>
    <w:rsid w:val="000A4CA7"/>
    <w:rsid w:val="000A5800"/>
    <w:rsid w:val="000A6202"/>
    <w:rsid w:val="000A6BC3"/>
    <w:rsid w:val="000A6E01"/>
    <w:rsid w:val="000A720A"/>
    <w:rsid w:val="000B01A2"/>
    <w:rsid w:val="000B032C"/>
    <w:rsid w:val="000B0976"/>
    <w:rsid w:val="000B0E5F"/>
    <w:rsid w:val="000B0EF4"/>
    <w:rsid w:val="000B1478"/>
    <w:rsid w:val="000B154D"/>
    <w:rsid w:val="000B1D58"/>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C7DB8"/>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1A5"/>
    <w:rsid w:val="001253F4"/>
    <w:rsid w:val="001256C7"/>
    <w:rsid w:val="001257CE"/>
    <w:rsid w:val="00125A47"/>
    <w:rsid w:val="00125AB7"/>
    <w:rsid w:val="00125C5F"/>
    <w:rsid w:val="001265E1"/>
    <w:rsid w:val="00126FE5"/>
    <w:rsid w:val="001274A1"/>
    <w:rsid w:val="00127535"/>
    <w:rsid w:val="00127C42"/>
    <w:rsid w:val="00127E83"/>
    <w:rsid w:val="00130074"/>
    <w:rsid w:val="001300AC"/>
    <w:rsid w:val="00130EA5"/>
    <w:rsid w:val="00131638"/>
    <w:rsid w:val="00131C35"/>
    <w:rsid w:val="00132C36"/>
    <w:rsid w:val="00134107"/>
    <w:rsid w:val="00134566"/>
    <w:rsid w:val="00134DDC"/>
    <w:rsid w:val="001350FC"/>
    <w:rsid w:val="00135AC2"/>
    <w:rsid w:val="00135C38"/>
    <w:rsid w:val="00136119"/>
    <w:rsid w:val="001363B3"/>
    <w:rsid w:val="00136623"/>
    <w:rsid w:val="001373C7"/>
    <w:rsid w:val="001405E0"/>
    <w:rsid w:val="0014066C"/>
    <w:rsid w:val="00140ABC"/>
    <w:rsid w:val="00140CC1"/>
    <w:rsid w:val="00140ECE"/>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666"/>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4D58"/>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5E7A"/>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0D9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8A5"/>
    <w:rsid w:val="001E1CA6"/>
    <w:rsid w:val="001E1D69"/>
    <w:rsid w:val="001E244C"/>
    <w:rsid w:val="001E2F80"/>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050"/>
    <w:rsid w:val="001F334C"/>
    <w:rsid w:val="001F3790"/>
    <w:rsid w:val="001F3792"/>
    <w:rsid w:val="001F39CA"/>
    <w:rsid w:val="001F3F57"/>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3909"/>
    <w:rsid w:val="00216361"/>
    <w:rsid w:val="0021637D"/>
    <w:rsid w:val="00216385"/>
    <w:rsid w:val="002164A6"/>
    <w:rsid w:val="00216562"/>
    <w:rsid w:val="00216F6C"/>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BD5"/>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1E7"/>
    <w:rsid w:val="0023474D"/>
    <w:rsid w:val="00235497"/>
    <w:rsid w:val="0023663A"/>
    <w:rsid w:val="0023698A"/>
    <w:rsid w:val="00237570"/>
    <w:rsid w:val="00237D7C"/>
    <w:rsid w:val="0024022C"/>
    <w:rsid w:val="00240EC2"/>
    <w:rsid w:val="00241A56"/>
    <w:rsid w:val="00241D0A"/>
    <w:rsid w:val="00241F3A"/>
    <w:rsid w:val="00242600"/>
    <w:rsid w:val="0024287B"/>
    <w:rsid w:val="002432F7"/>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02E"/>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69F"/>
    <w:rsid w:val="002C5C6C"/>
    <w:rsid w:val="002C6462"/>
    <w:rsid w:val="002C6F69"/>
    <w:rsid w:val="002C7A23"/>
    <w:rsid w:val="002D015E"/>
    <w:rsid w:val="002D08C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1B"/>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6B6"/>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3D6E"/>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361"/>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5C90"/>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3B7"/>
    <w:rsid w:val="003B2AC6"/>
    <w:rsid w:val="003B2AFF"/>
    <w:rsid w:val="003B2E73"/>
    <w:rsid w:val="003B3768"/>
    <w:rsid w:val="003B388E"/>
    <w:rsid w:val="003B3BC8"/>
    <w:rsid w:val="003B41E8"/>
    <w:rsid w:val="003B4447"/>
    <w:rsid w:val="003B4498"/>
    <w:rsid w:val="003B4ED5"/>
    <w:rsid w:val="003B5525"/>
    <w:rsid w:val="003B586F"/>
    <w:rsid w:val="003B5C2F"/>
    <w:rsid w:val="003B5CA9"/>
    <w:rsid w:val="003B6291"/>
    <w:rsid w:val="003B643F"/>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6DF9"/>
    <w:rsid w:val="003C6F1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6592"/>
    <w:rsid w:val="003E73B0"/>
    <w:rsid w:val="003E7E81"/>
    <w:rsid w:val="003F0240"/>
    <w:rsid w:val="003F03B0"/>
    <w:rsid w:val="003F06A7"/>
    <w:rsid w:val="003F0719"/>
    <w:rsid w:val="003F0D07"/>
    <w:rsid w:val="003F118E"/>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3C52"/>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66A"/>
    <w:rsid w:val="0042194D"/>
    <w:rsid w:val="00421A11"/>
    <w:rsid w:val="0042210E"/>
    <w:rsid w:val="00422E95"/>
    <w:rsid w:val="0042308B"/>
    <w:rsid w:val="004234E7"/>
    <w:rsid w:val="004244EE"/>
    <w:rsid w:val="00425088"/>
    <w:rsid w:val="00425155"/>
    <w:rsid w:val="00425204"/>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0C96"/>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DC3"/>
    <w:rsid w:val="00465EAC"/>
    <w:rsid w:val="00465EE1"/>
    <w:rsid w:val="0046736D"/>
    <w:rsid w:val="004674D4"/>
    <w:rsid w:val="00467969"/>
    <w:rsid w:val="004700E5"/>
    <w:rsid w:val="00470194"/>
    <w:rsid w:val="004708CC"/>
    <w:rsid w:val="00470D36"/>
    <w:rsid w:val="00470F40"/>
    <w:rsid w:val="0047109C"/>
    <w:rsid w:val="004711D7"/>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7E6"/>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1789"/>
    <w:rsid w:val="004923E6"/>
    <w:rsid w:val="00492651"/>
    <w:rsid w:val="004929AE"/>
    <w:rsid w:val="00493409"/>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30C"/>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B8D"/>
    <w:rsid w:val="004B5EB8"/>
    <w:rsid w:val="004B6148"/>
    <w:rsid w:val="004B65F3"/>
    <w:rsid w:val="004B6E8E"/>
    <w:rsid w:val="004B6FFB"/>
    <w:rsid w:val="004B7307"/>
    <w:rsid w:val="004B7663"/>
    <w:rsid w:val="004B7C38"/>
    <w:rsid w:val="004B7CB3"/>
    <w:rsid w:val="004C01F1"/>
    <w:rsid w:val="004C04F6"/>
    <w:rsid w:val="004C102C"/>
    <w:rsid w:val="004C172A"/>
    <w:rsid w:val="004C1AAB"/>
    <w:rsid w:val="004C2265"/>
    <w:rsid w:val="004C2799"/>
    <w:rsid w:val="004C2DC7"/>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79D"/>
    <w:rsid w:val="004D0965"/>
    <w:rsid w:val="004D19C3"/>
    <w:rsid w:val="004D1AAC"/>
    <w:rsid w:val="004D1EAA"/>
    <w:rsid w:val="004D1F50"/>
    <w:rsid w:val="004D2A46"/>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24F"/>
    <w:rsid w:val="004E76CB"/>
    <w:rsid w:val="004E7F98"/>
    <w:rsid w:val="004F02FE"/>
    <w:rsid w:val="004F077A"/>
    <w:rsid w:val="004F09C0"/>
    <w:rsid w:val="004F09DA"/>
    <w:rsid w:val="004F1CEB"/>
    <w:rsid w:val="004F1DEF"/>
    <w:rsid w:val="004F2001"/>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D67"/>
    <w:rsid w:val="0056243E"/>
    <w:rsid w:val="00562B6D"/>
    <w:rsid w:val="00562E7B"/>
    <w:rsid w:val="005635AF"/>
    <w:rsid w:val="00563847"/>
    <w:rsid w:val="00563FC9"/>
    <w:rsid w:val="00564107"/>
    <w:rsid w:val="005642BA"/>
    <w:rsid w:val="005646AD"/>
    <w:rsid w:val="005647E5"/>
    <w:rsid w:val="00564D5D"/>
    <w:rsid w:val="005653EE"/>
    <w:rsid w:val="00565FBF"/>
    <w:rsid w:val="00566052"/>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D8E"/>
    <w:rsid w:val="00592F1C"/>
    <w:rsid w:val="0059300F"/>
    <w:rsid w:val="00593C78"/>
    <w:rsid w:val="00593CAA"/>
    <w:rsid w:val="00594291"/>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3DA"/>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8A0"/>
    <w:rsid w:val="005E2A41"/>
    <w:rsid w:val="005E3036"/>
    <w:rsid w:val="005E31E6"/>
    <w:rsid w:val="005E3DB9"/>
    <w:rsid w:val="005E446A"/>
    <w:rsid w:val="005E45EB"/>
    <w:rsid w:val="005E49D5"/>
    <w:rsid w:val="005E4FE6"/>
    <w:rsid w:val="005E58A2"/>
    <w:rsid w:val="005E5D57"/>
    <w:rsid w:val="005E67EF"/>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AF8"/>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30A"/>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236"/>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251"/>
    <w:rsid w:val="00636A70"/>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22E"/>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AD7"/>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97C6E"/>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A54"/>
    <w:rsid w:val="006A6B00"/>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B80"/>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1B3C"/>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B09"/>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5D2"/>
    <w:rsid w:val="00726745"/>
    <w:rsid w:val="00727E3A"/>
    <w:rsid w:val="00730DAC"/>
    <w:rsid w:val="00730F61"/>
    <w:rsid w:val="0073131B"/>
    <w:rsid w:val="0073163B"/>
    <w:rsid w:val="0073178A"/>
    <w:rsid w:val="00731ED7"/>
    <w:rsid w:val="0073337C"/>
    <w:rsid w:val="007335F0"/>
    <w:rsid w:val="007337CC"/>
    <w:rsid w:val="00733BA4"/>
    <w:rsid w:val="00733DB3"/>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2AC"/>
    <w:rsid w:val="00745486"/>
    <w:rsid w:val="007457CF"/>
    <w:rsid w:val="007458F3"/>
    <w:rsid w:val="00745B80"/>
    <w:rsid w:val="00745EA2"/>
    <w:rsid w:val="007469DB"/>
    <w:rsid w:val="00746A8A"/>
    <w:rsid w:val="0074733B"/>
    <w:rsid w:val="007478B7"/>
    <w:rsid w:val="00750B0C"/>
    <w:rsid w:val="00750B30"/>
    <w:rsid w:val="00750E95"/>
    <w:rsid w:val="00751C0F"/>
    <w:rsid w:val="00752720"/>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6DD"/>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479"/>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3EB9"/>
    <w:rsid w:val="007A4008"/>
    <w:rsid w:val="007A4240"/>
    <w:rsid w:val="007A4FCF"/>
    <w:rsid w:val="007A54E7"/>
    <w:rsid w:val="007A57DA"/>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68F"/>
    <w:rsid w:val="007B7C69"/>
    <w:rsid w:val="007C000D"/>
    <w:rsid w:val="007C0373"/>
    <w:rsid w:val="007C0554"/>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319"/>
    <w:rsid w:val="007E26BC"/>
    <w:rsid w:val="007E2CF2"/>
    <w:rsid w:val="007E2DB1"/>
    <w:rsid w:val="007E3AB8"/>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B67"/>
    <w:rsid w:val="00806CB7"/>
    <w:rsid w:val="0080718D"/>
    <w:rsid w:val="00810A9C"/>
    <w:rsid w:val="00811097"/>
    <w:rsid w:val="0081119C"/>
    <w:rsid w:val="00811901"/>
    <w:rsid w:val="0081239D"/>
    <w:rsid w:val="00812ABE"/>
    <w:rsid w:val="00812FD3"/>
    <w:rsid w:val="00813155"/>
    <w:rsid w:val="008135D9"/>
    <w:rsid w:val="008137B3"/>
    <w:rsid w:val="00813BDB"/>
    <w:rsid w:val="008149AF"/>
    <w:rsid w:val="00814D4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0B83"/>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6FD5"/>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6A9E"/>
    <w:rsid w:val="00877322"/>
    <w:rsid w:val="008779EB"/>
    <w:rsid w:val="00877F74"/>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28F"/>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C50"/>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8D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37"/>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4FC"/>
    <w:rsid w:val="008E39AC"/>
    <w:rsid w:val="008E3C67"/>
    <w:rsid w:val="008E44F5"/>
    <w:rsid w:val="008E463C"/>
    <w:rsid w:val="008E4D23"/>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288"/>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287"/>
    <w:rsid w:val="00917671"/>
    <w:rsid w:val="009178D0"/>
    <w:rsid w:val="009179F5"/>
    <w:rsid w:val="00921243"/>
    <w:rsid w:val="00921958"/>
    <w:rsid w:val="00921963"/>
    <w:rsid w:val="00921F98"/>
    <w:rsid w:val="009224E3"/>
    <w:rsid w:val="00922565"/>
    <w:rsid w:val="009236E9"/>
    <w:rsid w:val="00923AA2"/>
    <w:rsid w:val="0092401B"/>
    <w:rsid w:val="009241A6"/>
    <w:rsid w:val="0092480F"/>
    <w:rsid w:val="009248EC"/>
    <w:rsid w:val="00925161"/>
    <w:rsid w:val="0092520C"/>
    <w:rsid w:val="00925AB3"/>
    <w:rsid w:val="00925BD1"/>
    <w:rsid w:val="00925E91"/>
    <w:rsid w:val="00926608"/>
    <w:rsid w:val="00926D88"/>
    <w:rsid w:val="00926FBC"/>
    <w:rsid w:val="0092729D"/>
    <w:rsid w:val="00927B58"/>
    <w:rsid w:val="00927CB1"/>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0DB"/>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6BBF"/>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1AA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B90"/>
    <w:rsid w:val="009A7DB9"/>
    <w:rsid w:val="009A7E11"/>
    <w:rsid w:val="009B00C3"/>
    <w:rsid w:val="009B05CD"/>
    <w:rsid w:val="009B0FC3"/>
    <w:rsid w:val="009B13C9"/>
    <w:rsid w:val="009B1817"/>
    <w:rsid w:val="009B1B72"/>
    <w:rsid w:val="009B1E00"/>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C7A"/>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95A"/>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3C5"/>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0A2C"/>
    <w:rsid w:val="00A61401"/>
    <w:rsid w:val="00A61938"/>
    <w:rsid w:val="00A61FDC"/>
    <w:rsid w:val="00A62A71"/>
    <w:rsid w:val="00A63383"/>
    <w:rsid w:val="00A63ECD"/>
    <w:rsid w:val="00A643D8"/>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C5"/>
    <w:rsid w:val="00A728F8"/>
    <w:rsid w:val="00A72BCD"/>
    <w:rsid w:val="00A72D32"/>
    <w:rsid w:val="00A72E7F"/>
    <w:rsid w:val="00A736F1"/>
    <w:rsid w:val="00A73710"/>
    <w:rsid w:val="00A73982"/>
    <w:rsid w:val="00A73E01"/>
    <w:rsid w:val="00A74B82"/>
    <w:rsid w:val="00A75252"/>
    <w:rsid w:val="00A75629"/>
    <w:rsid w:val="00A762C1"/>
    <w:rsid w:val="00A76C11"/>
    <w:rsid w:val="00A7724D"/>
    <w:rsid w:val="00A77658"/>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085"/>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66"/>
    <w:rsid w:val="00AA2598"/>
    <w:rsid w:val="00AA2741"/>
    <w:rsid w:val="00AA2B3D"/>
    <w:rsid w:val="00AA2D0E"/>
    <w:rsid w:val="00AA4E04"/>
    <w:rsid w:val="00AA50B6"/>
    <w:rsid w:val="00AA55A5"/>
    <w:rsid w:val="00AA5940"/>
    <w:rsid w:val="00AA5B19"/>
    <w:rsid w:val="00AA674D"/>
    <w:rsid w:val="00AA6785"/>
    <w:rsid w:val="00AA6F73"/>
    <w:rsid w:val="00AA6FB4"/>
    <w:rsid w:val="00AA7611"/>
    <w:rsid w:val="00AA7E1A"/>
    <w:rsid w:val="00AB01E5"/>
    <w:rsid w:val="00AB0920"/>
    <w:rsid w:val="00AB0F5B"/>
    <w:rsid w:val="00AB2404"/>
    <w:rsid w:val="00AB3524"/>
    <w:rsid w:val="00AB37FA"/>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BF3"/>
    <w:rsid w:val="00AC3CA3"/>
    <w:rsid w:val="00AC4292"/>
    <w:rsid w:val="00AC4DA0"/>
    <w:rsid w:val="00AC61AD"/>
    <w:rsid w:val="00AC68AD"/>
    <w:rsid w:val="00AC6BBD"/>
    <w:rsid w:val="00AC7415"/>
    <w:rsid w:val="00AC74D3"/>
    <w:rsid w:val="00AC76DF"/>
    <w:rsid w:val="00AC7958"/>
    <w:rsid w:val="00AC7BF6"/>
    <w:rsid w:val="00AD0908"/>
    <w:rsid w:val="00AD0B55"/>
    <w:rsid w:val="00AD116D"/>
    <w:rsid w:val="00AD17A2"/>
    <w:rsid w:val="00AD17E9"/>
    <w:rsid w:val="00AD19C4"/>
    <w:rsid w:val="00AD1D32"/>
    <w:rsid w:val="00AD26D3"/>
    <w:rsid w:val="00AD26F3"/>
    <w:rsid w:val="00AD2C77"/>
    <w:rsid w:val="00AD319D"/>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C11"/>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172"/>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1CE0"/>
    <w:rsid w:val="00B021A3"/>
    <w:rsid w:val="00B0295B"/>
    <w:rsid w:val="00B02C29"/>
    <w:rsid w:val="00B037EB"/>
    <w:rsid w:val="00B03CF2"/>
    <w:rsid w:val="00B04B61"/>
    <w:rsid w:val="00B04BDE"/>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391B"/>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779"/>
    <w:rsid w:val="00B46A3C"/>
    <w:rsid w:val="00B46F5D"/>
    <w:rsid w:val="00B47063"/>
    <w:rsid w:val="00B475DA"/>
    <w:rsid w:val="00B4797B"/>
    <w:rsid w:val="00B501D0"/>
    <w:rsid w:val="00B50830"/>
    <w:rsid w:val="00B50849"/>
    <w:rsid w:val="00B51121"/>
    <w:rsid w:val="00B5240D"/>
    <w:rsid w:val="00B529EA"/>
    <w:rsid w:val="00B52BCD"/>
    <w:rsid w:val="00B53A45"/>
    <w:rsid w:val="00B54AA7"/>
    <w:rsid w:val="00B54C40"/>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5469"/>
    <w:rsid w:val="00B661EB"/>
    <w:rsid w:val="00B66F30"/>
    <w:rsid w:val="00B67062"/>
    <w:rsid w:val="00B67081"/>
    <w:rsid w:val="00B67721"/>
    <w:rsid w:val="00B6773D"/>
    <w:rsid w:val="00B678F0"/>
    <w:rsid w:val="00B6799E"/>
    <w:rsid w:val="00B67D96"/>
    <w:rsid w:val="00B7014B"/>
    <w:rsid w:val="00B70D93"/>
    <w:rsid w:val="00B71E7A"/>
    <w:rsid w:val="00B722BB"/>
    <w:rsid w:val="00B72705"/>
    <w:rsid w:val="00B730E7"/>
    <w:rsid w:val="00B7382E"/>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3EF"/>
    <w:rsid w:val="00BB455F"/>
    <w:rsid w:val="00BB4AB6"/>
    <w:rsid w:val="00BB4E87"/>
    <w:rsid w:val="00BB4ED6"/>
    <w:rsid w:val="00BB4FAE"/>
    <w:rsid w:val="00BB568F"/>
    <w:rsid w:val="00BB5B33"/>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670"/>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1C"/>
    <w:rsid w:val="00C12DF3"/>
    <w:rsid w:val="00C13209"/>
    <w:rsid w:val="00C13A51"/>
    <w:rsid w:val="00C13BF6"/>
    <w:rsid w:val="00C13F8E"/>
    <w:rsid w:val="00C1466B"/>
    <w:rsid w:val="00C14D26"/>
    <w:rsid w:val="00C154E6"/>
    <w:rsid w:val="00C1554E"/>
    <w:rsid w:val="00C15B2E"/>
    <w:rsid w:val="00C16049"/>
    <w:rsid w:val="00C168D3"/>
    <w:rsid w:val="00C16ADB"/>
    <w:rsid w:val="00C1769C"/>
    <w:rsid w:val="00C20A52"/>
    <w:rsid w:val="00C20E72"/>
    <w:rsid w:val="00C2197D"/>
    <w:rsid w:val="00C21DBC"/>
    <w:rsid w:val="00C2256C"/>
    <w:rsid w:val="00C225F0"/>
    <w:rsid w:val="00C227EB"/>
    <w:rsid w:val="00C22F3A"/>
    <w:rsid w:val="00C2334D"/>
    <w:rsid w:val="00C23ED3"/>
    <w:rsid w:val="00C23F4B"/>
    <w:rsid w:val="00C244F7"/>
    <w:rsid w:val="00C24983"/>
    <w:rsid w:val="00C24DEF"/>
    <w:rsid w:val="00C25332"/>
    <w:rsid w:val="00C2689E"/>
    <w:rsid w:val="00C26E94"/>
    <w:rsid w:val="00C27585"/>
    <w:rsid w:val="00C276F8"/>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86D"/>
    <w:rsid w:val="00C50FDB"/>
    <w:rsid w:val="00C513C2"/>
    <w:rsid w:val="00C53676"/>
    <w:rsid w:val="00C53B7B"/>
    <w:rsid w:val="00C54022"/>
    <w:rsid w:val="00C54898"/>
    <w:rsid w:val="00C54FAB"/>
    <w:rsid w:val="00C54FBC"/>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6E4"/>
    <w:rsid w:val="00C73945"/>
    <w:rsid w:val="00C73ABD"/>
    <w:rsid w:val="00C73B92"/>
    <w:rsid w:val="00C741B9"/>
    <w:rsid w:val="00C74DC7"/>
    <w:rsid w:val="00C75089"/>
    <w:rsid w:val="00C7538A"/>
    <w:rsid w:val="00C761B7"/>
    <w:rsid w:val="00C76297"/>
    <w:rsid w:val="00C76402"/>
    <w:rsid w:val="00C77014"/>
    <w:rsid w:val="00C7708D"/>
    <w:rsid w:val="00C773CE"/>
    <w:rsid w:val="00C775BD"/>
    <w:rsid w:val="00C7790C"/>
    <w:rsid w:val="00C77992"/>
    <w:rsid w:val="00C77E09"/>
    <w:rsid w:val="00C77F4E"/>
    <w:rsid w:val="00C8038D"/>
    <w:rsid w:val="00C80644"/>
    <w:rsid w:val="00C80E3A"/>
    <w:rsid w:val="00C8119C"/>
    <w:rsid w:val="00C821A1"/>
    <w:rsid w:val="00C826E1"/>
    <w:rsid w:val="00C82ACB"/>
    <w:rsid w:val="00C82F6D"/>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495"/>
    <w:rsid w:val="00CA15C5"/>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798"/>
    <w:rsid w:val="00CC1DDA"/>
    <w:rsid w:val="00CC1F87"/>
    <w:rsid w:val="00CC202B"/>
    <w:rsid w:val="00CC223E"/>
    <w:rsid w:val="00CC22BA"/>
    <w:rsid w:val="00CC2C2E"/>
    <w:rsid w:val="00CC302C"/>
    <w:rsid w:val="00CC4197"/>
    <w:rsid w:val="00CC42BC"/>
    <w:rsid w:val="00CC4551"/>
    <w:rsid w:val="00CC49BC"/>
    <w:rsid w:val="00CC4FC2"/>
    <w:rsid w:val="00CC5B5F"/>
    <w:rsid w:val="00CC600D"/>
    <w:rsid w:val="00CC60E5"/>
    <w:rsid w:val="00CC662C"/>
    <w:rsid w:val="00CC763D"/>
    <w:rsid w:val="00CC7CE5"/>
    <w:rsid w:val="00CD070D"/>
    <w:rsid w:val="00CD0913"/>
    <w:rsid w:val="00CD095A"/>
    <w:rsid w:val="00CD0A03"/>
    <w:rsid w:val="00CD0F74"/>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23D"/>
    <w:rsid w:val="00CE16B7"/>
    <w:rsid w:val="00CE1DF2"/>
    <w:rsid w:val="00CE2789"/>
    <w:rsid w:val="00CE29DB"/>
    <w:rsid w:val="00CE3489"/>
    <w:rsid w:val="00CE3907"/>
    <w:rsid w:val="00CE3E66"/>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D4"/>
    <w:rsid w:val="00CF7EE6"/>
    <w:rsid w:val="00D00482"/>
    <w:rsid w:val="00D0064F"/>
    <w:rsid w:val="00D01411"/>
    <w:rsid w:val="00D01555"/>
    <w:rsid w:val="00D01B36"/>
    <w:rsid w:val="00D021D2"/>
    <w:rsid w:val="00D02459"/>
    <w:rsid w:val="00D025A2"/>
    <w:rsid w:val="00D0261E"/>
    <w:rsid w:val="00D02960"/>
    <w:rsid w:val="00D02B88"/>
    <w:rsid w:val="00D03127"/>
    <w:rsid w:val="00D036FC"/>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2BF3"/>
    <w:rsid w:val="00D1300E"/>
    <w:rsid w:val="00D14527"/>
    <w:rsid w:val="00D14944"/>
    <w:rsid w:val="00D14EF0"/>
    <w:rsid w:val="00D15048"/>
    <w:rsid w:val="00D156EF"/>
    <w:rsid w:val="00D15A00"/>
    <w:rsid w:val="00D1649B"/>
    <w:rsid w:val="00D1708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9D8"/>
    <w:rsid w:val="00D27C63"/>
    <w:rsid w:val="00D302C7"/>
    <w:rsid w:val="00D30539"/>
    <w:rsid w:val="00D30FFC"/>
    <w:rsid w:val="00D312DB"/>
    <w:rsid w:val="00D313FF"/>
    <w:rsid w:val="00D31AF6"/>
    <w:rsid w:val="00D3219E"/>
    <w:rsid w:val="00D323E6"/>
    <w:rsid w:val="00D3276C"/>
    <w:rsid w:val="00D32AE8"/>
    <w:rsid w:val="00D32B2E"/>
    <w:rsid w:val="00D33187"/>
    <w:rsid w:val="00D3352A"/>
    <w:rsid w:val="00D34287"/>
    <w:rsid w:val="00D34DDF"/>
    <w:rsid w:val="00D3510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803"/>
    <w:rsid w:val="00D44EDE"/>
    <w:rsid w:val="00D458B7"/>
    <w:rsid w:val="00D46083"/>
    <w:rsid w:val="00D46183"/>
    <w:rsid w:val="00D4638D"/>
    <w:rsid w:val="00D4677C"/>
    <w:rsid w:val="00D46CD6"/>
    <w:rsid w:val="00D47329"/>
    <w:rsid w:val="00D47A87"/>
    <w:rsid w:val="00D50B22"/>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5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2FA0"/>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5D66"/>
    <w:rsid w:val="00D861E0"/>
    <w:rsid w:val="00D862B2"/>
    <w:rsid w:val="00D87414"/>
    <w:rsid w:val="00D875A9"/>
    <w:rsid w:val="00D875D2"/>
    <w:rsid w:val="00D90F07"/>
    <w:rsid w:val="00D910FE"/>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D7E"/>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4CEA"/>
    <w:rsid w:val="00DA51EF"/>
    <w:rsid w:val="00DA5932"/>
    <w:rsid w:val="00DA6345"/>
    <w:rsid w:val="00DA660A"/>
    <w:rsid w:val="00DA671A"/>
    <w:rsid w:val="00DA6C55"/>
    <w:rsid w:val="00DA7888"/>
    <w:rsid w:val="00DA7E4C"/>
    <w:rsid w:val="00DB003D"/>
    <w:rsid w:val="00DB0594"/>
    <w:rsid w:val="00DB06E2"/>
    <w:rsid w:val="00DB0FA6"/>
    <w:rsid w:val="00DB1077"/>
    <w:rsid w:val="00DB122C"/>
    <w:rsid w:val="00DB15C6"/>
    <w:rsid w:val="00DB1B6D"/>
    <w:rsid w:val="00DB1E94"/>
    <w:rsid w:val="00DB1F17"/>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6E4"/>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3C"/>
    <w:rsid w:val="00DE3F7D"/>
    <w:rsid w:val="00DE41B5"/>
    <w:rsid w:val="00DE5C71"/>
    <w:rsid w:val="00DE6347"/>
    <w:rsid w:val="00DE651D"/>
    <w:rsid w:val="00DE6B75"/>
    <w:rsid w:val="00DE75C6"/>
    <w:rsid w:val="00DE7A2C"/>
    <w:rsid w:val="00DF034E"/>
    <w:rsid w:val="00DF0807"/>
    <w:rsid w:val="00DF09CA"/>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189"/>
    <w:rsid w:val="00E00345"/>
    <w:rsid w:val="00E00993"/>
    <w:rsid w:val="00E00E18"/>
    <w:rsid w:val="00E011F1"/>
    <w:rsid w:val="00E016AD"/>
    <w:rsid w:val="00E01B18"/>
    <w:rsid w:val="00E01BB9"/>
    <w:rsid w:val="00E01E3A"/>
    <w:rsid w:val="00E02EDB"/>
    <w:rsid w:val="00E02FD8"/>
    <w:rsid w:val="00E0351B"/>
    <w:rsid w:val="00E0380C"/>
    <w:rsid w:val="00E03B11"/>
    <w:rsid w:val="00E03EAF"/>
    <w:rsid w:val="00E04F6E"/>
    <w:rsid w:val="00E05082"/>
    <w:rsid w:val="00E056FD"/>
    <w:rsid w:val="00E05CB4"/>
    <w:rsid w:val="00E05CF4"/>
    <w:rsid w:val="00E06FE5"/>
    <w:rsid w:val="00E108D8"/>
    <w:rsid w:val="00E116A8"/>
    <w:rsid w:val="00E11BA3"/>
    <w:rsid w:val="00E11CFE"/>
    <w:rsid w:val="00E12082"/>
    <w:rsid w:val="00E1295A"/>
    <w:rsid w:val="00E12D52"/>
    <w:rsid w:val="00E12DAA"/>
    <w:rsid w:val="00E13194"/>
    <w:rsid w:val="00E13681"/>
    <w:rsid w:val="00E13710"/>
    <w:rsid w:val="00E13F84"/>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5CF"/>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7DE"/>
    <w:rsid w:val="00E46977"/>
    <w:rsid w:val="00E46A3F"/>
    <w:rsid w:val="00E46D8A"/>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7ED"/>
    <w:rsid w:val="00EF791D"/>
    <w:rsid w:val="00EF7E82"/>
    <w:rsid w:val="00F00A01"/>
    <w:rsid w:val="00F00D55"/>
    <w:rsid w:val="00F00EFB"/>
    <w:rsid w:val="00F01A6D"/>
    <w:rsid w:val="00F020C1"/>
    <w:rsid w:val="00F021ED"/>
    <w:rsid w:val="00F02428"/>
    <w:rsid w:val="00F02F0D"/>
    <w:rsid w:val="00F02F16"/>
    <w:rsid w:val="00F03002"/>
    <w:rsid w:val="00F0421C"/>
    <w:rsid w:val="00F046B9"/>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AAF"/>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4DB8"/>
    <w:rsid w:val="00F6584C"/>
    <w:rsid w:val="00F6679E"/>
    <w:rsid w:val="00F6790C"/>
    <w:rsid w:val="00F67F0D"/>
    <w:rsid w:val="00F70717"/>
    <w:rsid w:val="00F70D2B"/>
    <w:rsid w:val="00F710A1"/>
    <w:rsid w:val="00F71A68"/>
    <w:rsid w:val="00F71E24"/>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320"/>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CC3"/>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6339"/>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nago.com/academy/em-dash-vs-en-dash/" TargetMode="External"/><Relationship Id="rId1" Type="http://schemas.openxmlformats.org/officeDocument/2006/relationships/hyperlink" Target="https://www.sciencedirect.com/science/article/pii/S1156523317302202"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doi.org/10.1111/1469-0691.12039" TargetMode="External"/><Relationship Id="rId18" Type="http://schemas.openxmlformats.org/officeDocument/2006/relationships/hyperlink" Target="http://doi.org/10.2147/ceor.S91587" TargetMode="External"/><Relationship Id="rId26" Type="http://schemas.openxmlformats.org/officeDocument/2006/relationships/hyperlink" Target="http://doi.org/10.1152/ajprenal.1984.247.4.F632" TargetMode="External"/><Relationship Id="rId39" Type="http://schemas.openxmlformats.org/officeDocument/2006/relationships/hyperlink" Target="http://doi.org/10.1208/s12248-013-9526-y" TargetMode="External"/><Relationship Id="rId21" Type="http://schemas.openxmlformats.org/officeDocument/2006/relationships/hyperlink" Target="http://doi.org/10.1007/s10096-021-04201-w" TargetMode="External"/><Relationship Id="rId34" Type="http://schemas.openxmlformats.org/officeDocument/2006/relationships/hyperlink" Target="http://doi.org/10.1016/j.jclinepi.2020.03.026" TargetMode="External"/><Relationship Id="rId42" Type="http://schemas.openxmlformats.org/officeDocument/2006/relationships/hyperlink" Target="http://doi.org/10.1093/qjmed/hcs060" TargetMode="External"/><Relationship Id="rId47" Type="http://schemas.openxmlformats.org/officeDocument/2006/relationships/image" Target="media/image1.png"/><Relationship Id="rId50"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3324/haematol.2016.152900" TargetMode="External"/><Relationship Id="rId29" Type="http://schemas.openxmlformats.org/officeDocument/2006/relationships/hyperlink" Target="https://r4ds.had.co.nz/" TargetMode="External"/><Relationship Id="rId11" Type="http://schemas.microsoft.com/office/2016/09/relationships/commentsIds" Target="commentsIds.xml"/><Relationship Id="rId24" Type="http://schemas.openxmlformats.org/officeDocument/2006/relationships/hyperlink" Target="http://doi.org/10.1128/aac.00984-20" TargetMode="External"/><Relationship Id="rId32" Type="http://schemas.openxmlformats.org/officeDocument/2006/relationships/hyperlink" Target="http://doi.org/10.1007/s001340000771" TargetMode="External"/><Relationship Id="rId37" Type="http://schemas.openxmlformats.org/officeDocument/2006/relationships/hyperlink" Target="http://doi.org/10.1111/j.1365-2710.2011.01297.x" TargetMode="External"/><Relationship Id="rId40" Type="http://schemas.openxmlformats.org/officeDocument/2006/relationships/hyperlink" Target="http://doi.org/10.1186/s13054-022-04226-3" TargetMode="External"/><Relationship Id="rId45" Type="http://schemas.openxmlformats.org/officeDocument/2006/relationships/hyperlink" Target="http://doi.org/doi:10.1128/aac.01201-23"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hyperlink" Target="http://doi.org/10.1177/106002809402801009" TargetMode="External"/><Relationship Id="rId31" Type="http://schemas.openxmlformats.org/officeDocument/2006/relationships/hyperlink" Target="http://doi.org/10.1093/ndt/gfi284" TargetMode="External"/><Relationship Id="rId44" Type="http://schemas.openxmlformats.org/officeDocument/2006/relationships/hyperlink" Target="http://doi.org/10.3389/fphar.2020.00786"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oi.org/10.3201/eid1210.060389" TargetMode="External"/><Relationship Id="rId22" Type="http://schemas.openxmlformats.org/officeDocument/2006/relationships/hyperlink" Target="http://doi.org/10.1128/aac.01088-16" TargetMode="External"/><Relationship Id="rId27" Type="http://schemas.openxmlformats.org/officeDocument/2006/relationships/hyperlink" Target="http://doi.org/10.1002/cpt.2489" TargetMode="External"/><Relationship Id="rId30" Type="http://schemas.openxmlformats.org/officeDocument/2006/relationships/hyperlink" Target="http://doi.org/10.1038/psp.2013.24" TargetMode="External"/><Relationship Id="rId35" Type="http://schemas.openxmlformats.org/officeDocument/2006/relationships/hyperlink" Target="http://doi.org/10.1371/journal.pmed.1001855" TargetMode="External"/><Relationship Id="rId43" Type="http://schemas.openxmlformats.org/officeDocument/2006/relationships/hyperlink" Target="http://doi.org/10.1002/psp4.13002" TargetMode="External"/><Relationship Id="rId48" Type="http://schemas.openxmlformats.org/officeDocument/2006/relationships/image" Target="media/image2.png"/><Relationship Id="rId8" Type="http://schemas.openxmlformats.org/officeDocument/2006/relationships/hyperlink" Target="mailto:erwin.dreesen@kuleuven.be" TargetMode="External"/><Relationship Id="rId51"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doi.org/10.1093/cid/civ933" TargetMode="External"/><Relationship Id="rId25" Type="http://schemas.openxmlformats.org/officeDocument/2006/relationships/hyperlink" Target="http://doi.org/10.1023/a:1011970125687" TargetMode="External"/><Relationship Id="rId33" Type="http://schemas.openxmlformats.org/officeDocument/2006/relationships/hyperlink" Target="http://doi.org/10.3390/microorganisms9102068" TargetMode="External"/><Relationship Id="rId38" Type="http://schemas.openxmlformats.org/officeDocument/2006/relationships/hyperlink" Target="http://doi.org/10.1093/jac/dkac160" TargetMode="External"/><Relationship Id="rId46" Type="http://schemas.openxmlformats.org/officeDocument/2006/relationships/footer" Target="footer1.xml"/><Relationship Id="rId20" Type="http://schemas.openxmlformats.org/officeDocument/2006/relationships/hyperlink" Target="http://doi.org/https://doi.org/10.1016/0002-9343(94)90141-4" TargetMode="External"/><Relationship Id="rId41" Type="http://schemas.openxmlformats.org/officeDocument/2006/relationships/hyperlink" Target="http://doi.org/10.1128/aac.02019-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016/s1473-3099(03)00801-6" TargetMode="External"/><Relationship Id="rId23" Type="http://schemas.openxmlformats.org/officeDocument/2006/relationships/hyperlink" Target="http://doi.org/10.1128/aac.01554-20" TargetMode="External"/><Relationship Id="rId28" Type="http://schemas.openxmlformats.org/officeDocument/2006/relationships/hyperlink" Target="http://doi.org/10.1038/psp.2013.14" TargetMode="External"/><Relationship Id="rId36" Type="http://schemas.openxmlformats.org/officeDocument/2006/relationships/hyperlink" Target="http://doi.org/10.1128/aac.00424-11" TargetMode="External"/><Relationship Id="rId4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447</Words>
  <Characters>82352</Characters>
  <Application>Microsoft Office Word</Application>
  <DocSecurity>0</DocSecurity>
  <Lines>686</Lines>
  <Paragraphs>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9Slide</Company>
  <LinksUpToDate>false</LinksUpToDate>
  <CharactersWithSpaces>9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47</cp:revision>
  <dcterms:created xsi:type="dcterms:W3CDTF">2024-01-31T12:41:00Z</dcterms:created>
  <dcterms:modified xsi:type="dcterms:W3CDTF">2024-02-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